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Sceinc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01C5DC88" w14:textId="4556457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w:t>
      </w:r>
      <w:r w:rsidR="00057FAB">
        <w:lastRenderedPageBreak/>
        <w:t xml:space="preserve">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54590ABA" w:rsidR="00701FF8" w:rsidRDefault="00F827D9" w:rsidP="00536337">
      <w:pPr>
        <w:pStyle w:val="a3"/>
        <w:spacing w:after="0" w:line="240" w:lineRule="auto"/>
        <w:ind w:firstLine="425"/>
      </w:pPr>
      <w:ins w:id="0" w:author="Gleb Radchenko" w:date="2016-02-18T14:35:00Z">
        <w:r>
          <w:t xml:space="preserve">To provide </w:t>
        </w:r>
      </w:ins>
      <w:ins w:id="1" w:author="Gleb Radchenko" w:date="2016-02-18T17:27:00Z">
        <w:r w:rsidR="00CC2B7A">
          <w:t xml:space="preserve">scientists and engineers </w:t>
        </w:r>
      </w:ins>
      <w:ins w:id="2" w:author="Gleb Radchenko" w:date="2016-02-18T14:35:00Z">
        <w:r>
          <w:t>a transparent access to the computing resources a “</w:t>
        </w:r>
      </w:ins>
      <w:ins w:id="3" w:author="Gleb Radchenko" w:date="2016-02-18T14:36:00Z">
        <w:r>
          <w:t xml:space="preserve">Problem Solving Environment” (PSE) concept is </w:t>
        </w:r>
        <w:r w:rsidR="00495179" w:rsidRPr="00495179">
          <w:t>common</w:t>
        </w:r>
        <w:r w:rsidR="00495179">
          <w:t>ly used.</w:t>
        </w:r>
      </w:ins>
      <w:ins w:id="4" w:author="Gleb Radchenko" w:date="2016-02-18T14:37:00Z">
        <w:r w:rsidR="00495179">
          <w:t xml:space="preserve"> </w:t>
        </w:r>
      </w:ins>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BD00DA" w:rsidRDefault="009823D7">
      <w:pPr>
        <w:pStyle w:val="ispTextmain"/>
        <w:ind w:firstLine="426"/>
        <w:rPr>
          <w:ins w:id="5" w:author="Gleb Radchenko" w:date="2016-02-18T17:30:00Z"/>
          <w:lang w:val="en-US"/>
          <w:rPrChange w:id="6" w:author="kwadraterry" w:date="2016-02-19T14:21:00Z">
            <w:rPr>
              <w:ins w:id="7" w:author="Gleb Radchenko" w:date="2016-02-18T17:30:00Z"/>
            </w:rPr>
          </w:rPrChange>
        </w:rPr>
        <w:pPrChange w:id="8" w:author="Gleb Radchenko" w:date="2016-02-18T18:02:00Z">
          <w:pPr>
            <w:pStyle w:val="a3"/>
            <w:spacing w:after="0" w:line="240" w:lineRule="auto"/>
            <w:ind w:firstLine="425"/>
          </w:pPr>
        </w:pPrChange>
      </w:pPr>
      <w:r w:rsidRPr="00B4141B">
        <w:rPr>
          <w:lang w:val="en-US"/>
        </w:rPr>
        <w:t>Today most of the systems that provide a problem-oriented approach to e-science problems</w:t>
      </w:r>
      <w:ins w:id="9" w:author="Gleb Radchenko" w:date="2016-02-18T17:28:00Z">
        <w:r w:rsidR="00CC2B7A" w:rsidRPr="00B4141B">
          <w:rPr>
            <w:lang w:val="en-US"/>
          </w:rPr>
          <w:t xml:space="preserve"> on the basis of high performance computing resources</w:t>
        </w:r>
      </w:ins>
      <w:r w:rsidRPr="00B4141B">
        <w:rPr>
          <w:lang w:val="en-US"/>
        </w:rPr>
        <w:t xml:space="preserve"> use </w:t>
      </w:r>
      <w:ins w:id="10" w:author="Gleb Radchenko" w:date="2016-02-18T14:41:00Z">
        <w:r w:rsidR="00495179" w:rsidRPr="00B4141B">
          <w:rPr>
            <w:lang w:val="en-US"/>
          </w:rPr>
          <w:t>work</w:t>
        </w:r>
      </w:ins>
      <w:r w:rsidRPr="00B4141B">
        <w:rPr>
          <w:lang w:val="en-US"/>
        </w:rPr>
        <w:t>flows to organize a computational process</w:t>
      </w:r>
      <w:r w:rsidR="008E41C7" w:rsidRPr="00B4141B">
        <w:rPr>
          <w:lang w:val="en-US"/>
        </w:rPr>
        <w:t xml:space="preserve"> </w:t>
      </w:r>
      <w:r w:rsidR="008E41C7">
        <w:fldChar w:fldCharType="begin" w:fldLock="1"/>
      </w:r>
      <w:r w:rsidR="00BD00DA">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ins w:id="11" w:author="Gleb Radchenko" w:date="2016-02-18T17:29:00Z">
        <w:r w:rsidR="00CC2B7A" w:rsidRPr="00B4141B">
          <w:rPr>
            <w:lang w:val="en-US"/>
          </w:rPr>
          <w:t>.</w:t>
        </w:r>
      </w:ins>
      <w:r w:rsidR="00536337" w:rsidRPr="00B4141B">
        <w:rPr>
          <w:lang w:val="en-US"/>
        </w:rPr>
        <w:t xml:space="preserve"> Nodes </w:t>
      </w:r>
      <w:ins w:id="12" w:author="Gleb Radchenko" w:date="2016-02-18T17:29:00Z">
        <w:r w:rsidR="00CC2B7A" w:rsidRPr="00B4141B">
          <w:rPr>
            <w:lang w:val="en-US"/>
          </w:rPr>
          <w:t xml:space="preserve">of such workflows represents </w:t>
        </w:r>
      </w:ins>
      <w:r w:rsidR="00536337" w:rsidRPr="00B4141B">
        <w:rPr>
          <w:lang w:val="en-US"/>
        </w:rPr>
        <w:t xml:space="preserve">separate tasks implemented by individual services, and the edges define the </w:t>
      </w:r>
      <w:ins w:id="13" w:author="Gleb Radchenko" w:date="2016-02-18T17:29:00Z">
        <w:r w:rsidR="00CC2B7A" w:rsidRPr="00B4141B">
          <w:rPr>
            <w:lang w:val="en-US"/>
          </w:rPr>
          <w:t xml:space="preserve">data or control </w:t>
        </w:r>
      </w:ins>
      <w:r w:rsidR="00536337" w:rsidRPr="00B4141B">
        <w:rPr>
          <w:lang w:val="en-US"/>
        </w:rPr>
        <w:t xml:space="preserve">flow. </w:t>
      </w:r>
      <w:ins w:id="14" w:author="Gleb Radchenko" w:date="2016-02-18T17:32:00Z">
        <w:r w:rsidR="00D06E5E" w:rsidRPr="00205F36">
          <w:rPr>
            <w:lang w:val="en-US"/>
            <w:rPrChange w:id="15" w:author="Gleb Radchenko" w:date="2016-02-18T18:03:00Z">
              <w:rPr/>
            </w:rPrChange>
          </w:rPr>
          <w:t>I</w:t>
        </w:r>
      </w:ins>
      <w:ins w:id="16" w:author="Gleb Radchenko" w:date="2016-02-18T17:31:00Z">
        <w:r w:rsidR="00D06E5E" w:rsidRPr="00205F36">
          <w:rPr>
            <w:lang w:val="en-US"/>
            <w:rPrChange w:id="17" w:author="Gleb Radchenko" w:date="2016-02-18T18:03:00Z">
              <w:rPr/>
            </w:rPrChange>
          </w:rPr>
          <w:t>n this paper</w:t>
        </w:r>
      </w:ins>
      <w:ins w:id="18" w:author="Gleb Radchenko" w:date="2016-02-18T17:32:00Z">
        <w:r w:rsidR="00D06E5E" w:rsidRPr="00205F36">
          <w:rPr>
            <w:lang w:val="en-US"/>
            <w:rPrChange w:id="19" w:author="Gleb Radchenko" w:date="2016-02-18T18:03:00Z">
              <w:rPr/>
            </w:rPrChange>
          </w:rPr>
          <w:t>, under the “Problem Solving Environment”</w:t>
        </w:r>
      </w:ins>
      <w:ins w:id="20" w:author="Gleb Radchenko" w:date="2016-02-18T17:31:00Z">
        <w:r w:rsidR="00D06E5E" w:rsidRPr="00205F36">
          <w:rPr>
            <w:lang w:val="en-US"/>
            <w:rPrChange w:id="21" w:author="Gleb Radchenko" w:date="2016-02-18T18:03:00Z">
              <w:rPr/>
            </w:rPrChange>
          </w:rPr>
          <w:t xml:space="preserve"> </w:t>
        </w:r>
      </w:ins>
      <w:ins w:id="22" w:author="Gleb Radchenko" w:date="2016-02-18T17:32:00Z">
        <w:r w:rsidR="00D06E5E" w:rsidRPr="00205F36">
          <w:rPr>
            <w:lang w:val="en-US"/>
            <w:rPrChange w:id="23" w:author="Gleb Radchenko" w:date="2016-02-18T18:03:00Z">
              <w:rPr/>
            </w:rPrChange>
          </w:rPr>
          <w:t xml:space="preserve">term </w:t>
        </w:r>
      </w:ins>
      <w:ins w:id="24" w:author="Gleb Radchenko" w:date="2016-02-18T17:31:00Z">
        <w:r w:rsidR="00D06E5E" w:rsidRPr="00205F36">
          <w:rPr>
            <w:lang w:val="en-US"/>
            <w:rPrChange w:id="25" w:author="Gleb Radchenko" w:date="2016-02-18T18:03:00Z">
              <w:rPr/>
            </w:rPrChange>
          </w:rPr>
          <w:t xml:space="preserve">we would </w:t>
        </w:r>
      </w:ins>
      <w:ins w:id="26" w:author="Gleb Radchenko" w:date="2016-02-18T17:32:00Z">
        <w:r w:rsidR="00D06E5E" w:rsidRPr="00205F36">
          <w:rPr>
            <w:lang w:val="en-US"/>
            <w:rPrChange w:id="27" w:author="Gleb Radchenko" w:date="2016-02-18T18:03:00Z">
              <w:rPr/>
            </w:rPrChange>
          </w:rPr>
          <w:t xml:space="preserve">understand </w:t>
        </w:r>
      </w:ins>
      <w:ins w:id="28" w:author="Gleb Radchenko" w:date="2016-02-18T17:31:00Z">
        <w:r w:rsidR="00D06E5E" w:rsidRPr="00205F36">
          <w:rPr>
            <w:lang w:val="en-US"/>
            <w:rPrChange w:id="29" w:author="Gleb Radchenko" w:date="2016-02-18T18:03:00Z">
              <w:rPr/>
            </w:rPrChange>
          </w:rPr>
          <w:t>a set of services, software and middleware focused on the implementation of workflows</w:t>
        </w:r>
      </w:ins>
      <w:ins w:id="30" w:author="Gleb Radchenko" w:date="2016-02-18T17:33:00Z">
        <w:r w:rsidR="00D06E5E" w:rsidRPr="00205F36">
          <w:rPr>
            <w:lang w:val="en-US"/>
            <w:rPrChange w:id="31" w:author="Gleb Radchenko" w:date="2016-02-18T18:03:00Z">
              <w:rPr/>
            </w:rPrChange>
          </w:rPr>
          <w:t xml:space="preserve"> to solve e-Science problems in</w:t>
        </w:r>
      </w:ins>
      <w:ins w:id="32" w:author="Gleb Radchenko" w:date="2016-02-18T17:31:00Z">
        <w:r w:rsidR="00D06E5E" w:rsidRPr="00205F36">
          <w:rPr>
            <w:lang w:val="en-US"/>
            <w:rPrChange w:id="33" w:author="Gleb Radchenko" w:date="2016-02-18T18:03:00Z">
              <w:rPr/>
            </w:rPrChange>
          </w:rPr>
          <w:t xml:space="preserve"> a specific problem domain</w:t>
        </w:r>
      </w:ins>
      <w:ins w:id="34" w:author="Gleb Radchenko" w:date="2016-02-18T17:33:00Z">
        <w:r w:rsidR="00D06E5E" w:rsidRPr="00205F36">
          <w:rPr>
            <w:lang w:val="en-US"/>
            <w:rPrChange w:id="35" w:author="Gleb Radchenko" w:date="2016-02-18T18:03:00Z">
              <w:rPr/>
            </w:rPrChange>
          </w:rPr>
          <w:t xml:space="preserve">, using resources of </w:t>
        </w:r>
      </w:ins>
      <w:ins w:id="36" w:author="Gleb Radchenko" w:date="2016-02-18T17:34:00Z">
        <w:r w:rsidR="00D06E5E" w:rsidRPr="00205F36">
          <w:rPr>
            <w:lang w:val="en-US"/>
            <w:rPrChange w:id="37" w:author="Gleb Radchenko" w:date="2016-02-18T18:03:00Z">
              <w:rPr/>
            </w:rPrChange>
          </w:rPr>
          <w:t>cloud computing system </w:t>
        </w:r>
      </w:ins>
      <w:ins w:id="38" w:author="Gleb Radchenko" w:date="2016-02-18T17:31:00Z">
        <w:r w:rsidR="00D06E5E">
          <w:fldChar w:fldCharType="begin" w:fldLock="1"/>
        </w:r>
      </w:ins>
      <w:r w:rsidR="00BD00DA">
        <w:rPr>
          <w:lang w:val="en-US"/>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ins w:id="39" w:author="Gleb Radchenko" w:date="2016-02-18T17:31:00Z">
        <w:r w:rsidR="00D06E5E">
          <w:fldChar w:fldCharType="separate"/>
        </w:r>
        <w:r w:rsidR="00D06E5E" w:rsidRPr="00205F36">
          <w:rPr>
            <w:noProof/>
            <w:lang w:val="en-US"/>
            <w:rPrChange w:id="40" w:author="Gleb Radchenko" w:date="2016-02-18T18:03:00Z">
              <w:rPr>
                <w:noProof/>
              </w:rPr>
            </w:rPrChange>
          </w:rPr>
          <w:t>[6]</w:t>
        </w:r>
        <w:r w:rsidR="00D06E5E">
          <w:fldChar w:fldCharType="end"/>
        </w:r>
      </w:ins>
      <w:ins w:id="41" w:author="Gleb Radchenko" w:date="2016-02-18T17:34:00Z">
        <w:r w:rsidR="00D06E5E" w:rsidRPr="00205F36">
          <w:rPr>
            <w:lang w:val="en-US"/>
            <w:rPrChange w:id="42" w:author="Gleb Radchenko" w:date="2016-02-18T18:03:00Z">
              <w:rPr/>
            </w:rPrChange>
          </w:rPr>
          <w:t>.</w:t>
        </w:r>
      </w:ins>
    </w:p>
    <w:p w14:paraId="5D2D76E8" w14:textId="6A0F098B" w:rsidR="00205F36" w:rsidRDefault="00205F36" w:rsidP="00536337">
      <w:pPr>
        <w:pStyle w:val="a3"/>
        <w:spacing w:after="0" w:line="240" w:lineRule="auto"/>
        <w:ind w:firstLine="425"/>
        <w:rPr>
          <w:ins w:id="43" w:author="Gleb Radchenko" w:date="2016-02-18T18:04:00Z"/>
        </w:rPr>
      </w:pPr>
      <w:ins w:id="44" w:author="Gleb Radchenko" w:date="2016-02-18T18:03:00Z">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ins>
      <w:ins w:id="45" w:author="Gleb Radchenko" w:date="2016-02-18T18:04:00Z">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on</w:t>
        </w:r>
      </w:ins>
      <w:ins w:id="46" w:author="Gleb Radchenko" w:date="2016-02-18T18:05:00Z">
        <w:r>
          <w:t xml:space="preserve"> (such as task execution time on one processor core, scalability limits, and the amount of generated data)</w:t>
        </w:r>
      </w:ins>
      <w:ins w:id="47" w:author="Gleb Radchenko" w:date="2016-02-18T18:04:00Z">
        <w:r>
          <w:t xml:space="preserve"> </w:t>
        </w:r>
      </w:ins>
      <w:ins w:id="48" w:author="Gleb Radchenko" w:date="2016-02-18T18:05:00Z">
        <w:r w:rsidR="00C06A8A">
          <w:t xml:space="preserve">during resources allocation and scheduling, </w:t>
        </w:r>
      </w:ins>
      <w:ins w:id="49" w:author="Gleb Radchenko" w:date="2016-02-18T18:04:00Z">
        <w:r w:rsidRPr="00205F36">
          <w:t>increasing the efficiency of use of available computational resources.</w:t>
        </w:r>
      </w:ins>
    </w:p>
    <w:p w14:paraId="122CB249" w14:textId="66372A61" w:rsidR="00F4559F" w:rsidRDefault="00C06A8A" w:rsidP="003E70F3">
      <w:pPr>
        <w:pStyle w:val="a3"/>
        <w:spacing w:after="0" w:line="240" w:lineRule="auto"/>
        <w:ind w:firstLine="425"/>
      </w:pPr>
      <w:ins w:id="50" w:author="Gleb Radchenko" w:date="2016-02-18T18:06:00Z">
        <w:r>
          <w:t>So, i</w:t>
        </w:r>
      </w:ins>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ins w:id="51" w:author="Gleb Radchenko" w:date="2016-02-18T18:07:00Z">
        <w:r>
          <w:lastRenderedPageBreak/>
          <w:t>The main goal of the research</w:t>
        </w:r>
      </w:ins>
      <w:ins w:id="52" w:author="Gleb Radchenko" w:date="2016-02-18T18:44:00Z">
        <w:r w:rsidR="00E9503E" w:rsidRPr="00DB700E">
          <w:t xml:space="preserve"> </w:t>
        </w:r>
        <w:r w:rsidR="00E9503E">
          <w:t xml:space="preserve">is to develop a scheduling algorithm for </w:t>
        </w:r>
      </w:ins>
      <w:ins w:id="53" w:author="Gleb Radchenko" w:date="2016-02-18T18:47:00Z">
        <w:r w:rsidR="00DB700E">
          <w:t xml:space="preserve">a </w:t>
        </w:r>
      </w:ins>
      <w:ins w:id="54" w:author="Gleb Radchenko" w:date="2016-02-18T18:46:00Z">
        <w:r w:rsidR="00E9503E">
          <w:t>workflow-</w:t>
        </w:r>
      </w:ins>
      <w:ins w:id="55" w:author="Gleb Radchenko" w:date="2016-02-18T18:44:00Z">
        <w:r w:rsidR="00E9503E">
          <w:t>based problem</w:t>
        </w:r>
        <w:r w:rsidR="00DB700E">
          <w:t>-solving environment</w:t>
        </w:r>
        <w:r w:rsidR="00E9503E">
          <w:t xml:space="preserve">, </w:t>
        </w:r>
      </w:ins>
      <w:ins w:id="56" w:author="Gleb Radchenko" w:date="2016-02-18T18:49:00Z">
        <w:r w:rsidR="00A85B3D">
          <w:t>which</w:t>
        </w:r>
      </w:ins>
      <w:ins w:id="57" w:author="Gleb Radchenko" w:date="2016-02-18T18:45:00Z">
        <w:r w:rsidR="00E9503E">
          <w:t xml:space="preserve"> would effectively use a</w:t>
        </w:r>
      </w:ins>
      <w:ins w:id="58" w:author="Gleb Radchenko" w:date="2016-02-18T18:46:00Z">
        <w:r w:rsidR="00E9503E">
          <w:t xml:space="preserve"> </w:t>
        </w:r>
      </w:ins>
      <w:ins w:id="59" w:author="Gleb Radchenko" w:date="2016-02-18T18:45:00Z">
        <w:r w:rsidR="00E9503E">
          <w:t xml:space="preserve">domain-specific </w:t>
        </w:r>
        <w:r w:rsidR="00E9503E" w:rsidRPr="00205F36">
          <w:t>informati</w:t>
        </w:r>
        <w:r w:rsidR="00E9503E">
          <w:t>on (such as task execution time, scalability limits, and the amount of data</w:t>
        </w:r>
      </w:ins>
      <w:ins w:id="60" w:author="Gleb Radchenko" w:date="2016-02-18T18:47:00Z">
        <w:r w:rsidR="00E9503E">
          <w:t xml:space="preserve"> transfer</w:t>
        </w:r>
      </w:ins>
      <w:ins w:id="61" w:author="Gleb Radchenko" w:date="2016-02-18T18:45:00Z">
        <w:r w:rsidR="00E9503E">
          <w:t>)</w:t>
        </w:r>
      </w:ins>
      <w:ins w:id="62" w:author="Gleb Radchenko" w:date="2016-02-18T18:47:00Z">
        <w:r w:rsidR="00DB700E">
          <w:t xml:space="preserve"> for prediction </w:t>
        </w:r>
      </w:ins>
      <w:ins w:id="63" w:author="Gleb Radchenko" w:date="2016-02-18T18:48:00Z">
        <w:r w:rsidR="00DB700E">
          <w:t xml:space="preserve">of </w:t>
        </w:r>
      </w:ins>
      <w:ins w:id="64" w:author="Gleb Radchenko" w:date="2016-02-18T18:47:00Z">
        <w:r w:rsidR="00DB700E">
          <w:t xml:space="preserve">cloud </w:t>
        </w:r>
      </w:ins>
      <w:ins w:id="65" w:author="Gleb Radchenko" w:date="2016-02-18T18:48:00Z">
        <w:r w:rsidR="00DB700E">
          <w:t xml:space="preserve">computing </w:t>
        </w:r>
      </w:ins>
      <w:ins w:id="66" w:author="Gleb Radchenko" w:date="2016-02-18T18:47:00Z">
        <w:r w:rsidR="00DB700E">
          <w:t>environment</w:t>
        </w:r>
      </w:ins>
      <w:ins w:id="67" w:author="Gleb Radchenko" w:date="2016-02-18T18:48:00Z">
        <w:r w:rsidR="00DB700E">
          <w:t xml:space="preserve"> resources load</w:t>
        </w:r>
      </w:ins>
      <w:r w:rsidR="00ED4C82" w:rsidRPr="00ED4C82">
        <w:t>.</w:t>
      </w:r>
    </w:p>
    <w:p w14:paraId="3EC87AF5" w14:textId="77777777" w:rsidR="0074504D" w:rsidRDefault="00EF4D33" w:rsidP="00B92659">
      <w:pPr>
        <w:pStyle w:val="a3"/>
        <w:spacing w:after="0" w:line="240" w:lineRule="auto"/>
        <w:ind w:firstLine="425"/>
      </w:pPr>
      <w:r w:rsidRPr="00DB700E">
        <w:rPr>
          <w:highlight w:val="red"/>
        </w:rPr>
        <w:t>This paper is organized as follows. In section II we present the concept and the basic idea of scheduling applications in cloud environments. In section III we describe the results of the analysis of existing algorithms of resource scheduling. In section IV we describe HEFT and PO-HEFT cloud scheduling algorithms complete with a mathematical task model. In section V we describe the implementation of PO-HEFT algorithm in CloudSim cloud environment simulation package. In section VI we describe the results of benchmarking PO-HEFT against CloudSim's built-in scheduling algorithm. In section VII we summarize the results of our research and give further research directions</w:t>
      </w:r>
      <w:r w:rsidR="0074504D" w:rsidRPr="00DB700E">
        <w:rPr>
          <w:highlight w:val="red"/>
        </w:rPr>
        <w:t>.</w:t>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402BCFA2"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model  is scalable, as it does not increase the simulation time and creates a limited memory overhead of less than 10%</w:t>
      </w:r>
      <w:bookmarkStart w:id="68" w:name="_GoBack"/>
      <w:bookmarkEnd w:id="68"/>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A holistic model increases the precision of simulations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Standard optimization objectives for scheduling are to minimize makespan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Biobjecti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 xml:space="preserve">The main </w:t>
      </w:r>
      <w:r w:rsidR="00FC2AAB" w:rsidRPr="00FC2AAB">
        <w:lastRenderedPageBreak/>
        <w:t>drawback of mentioned algorithms is the fact that they do not use information about previous executions.</w:t>
      </w:r>
    </w:p>
    <w:p w14:paraId="69B6C287" w14:textId="07F7120F"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5BEB3BD2" w:rsidR="00EE50F2" w:rsidRDefault="00EE50F2" w:rsidP="00FC2AAB">
      <w:pPr>
        <w:pStyle w:val="a3"/>
        <w:spacing w:after="0" w:line="240" w:lineRule="auto"/>
        <w:ind w:firstLine="289"/>
      </w:pPr>
      <w:r>
        <w:t>F</w:t>
      </w:r>
      <w:r w:rsidR="00834D7C">
        <w:t>or practical</w:t>
      </w:r>
      <w:r w:rsidR="0012676A">
        <w:t xml:space="preserve"> </w:t>
      </w:r>
      <w:r w:rsidR="00834D7C">
        <w:t>purposes quite simple scheduler MaxAR</w:t>
      </w:r>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In real Grid environments this strategy might have similar performance comparing with the best ones when considering approximation factor, mean critical path waiting time, and critical path slowdown. Besides the performance aspect the use of MaxAR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time .</w:t>
      </w:r>
    </w:p>
    <w:p w14:paraId="0C86F2E5" w14:textId="1E7BDDF6"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0F0A48">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BD00DA">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Pr>
          <w:lang w:val="ru-RU"/>
        </w:rPr>
        <w:fldChar w:fldCharType="separate"/>
      </w:r>
      <w:r w:rsidR="00DD2CA5" w:rsidRPr="00DD2CA5">
        <w:rPr>
          <w:noProof/>
        </w:rPr>
        <w:t>[13]</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0597924E" w:rsidR="006A3F8A" w:rsidRDefault="00BA61C6" w:rsidP="006A3F8A">
      <w:pPr>
        <w:pStyle w:val="a3"/>
        <w:spacing w:after="0"/>
        <w:ind w:firstLine="289"/>
        <w:rPr>
          <w:ins w:id="69" w:author="Екатерина" w:date="2016-02-15T22:53:00Z"/>
        </w:rPr>
      </w:pPr>
      <w:r>
        <w:lastRenderedPageBreak/>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Problem-oriented scheduling (POS) algorithm is proposed. The POS algorithm takes into account both specifics of the problem-oriented jobs and multi-core structure of the computing system nodes. The POS algorithm is designed for use in distributed computing systems with manycore processors.</w:t>
      </w:r>
      <w:r w:rsidR="003008EB">
        <w:t xml:space="preserve"> The algorithm allows one to schedule execution of one task on several processor cores with regard to constraints on scalability of the task.</w:t>
      </w:r>
    </w:p>
    <w:p w14:paraId="45491D22" w14:textId="5CE6B89D" w:rsidR="009F6161" w:rsidRDefault="0099268F" w:rsidP="009F6161">
      <w:pPr>
        <w:ind w:firstLine="289"/>
        <w:jc w:val="both"/>
      </w:pPr>
      <w:ins w:id="70" w:author="Екатерина" w:date="2016-02-15T22:55:00Z">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ins>
      <w:ins w:id="71" w:author="Екатерина" w:date="2016-02-17T00:12:00Z">
        <w:r w:rsidR="00DD2CA5">
          <w:rPr>
            <w:rFonts w:ascii="Times-Roman" w:eastAsiaTheme="minorHAnsi" w:hAnsi="Times-Roman" w:cs="Times-Roman"/>
          </w:rPr>
          <w:t xml:space="preserve"> </w:t>
        </w:r>
      </w:ins>
      <w:r w:rsidRPr="00C001FE">
        <w:t>Typical Tools for Cloud Workflow Scheduling Research</w:t>
      </w:r>
      <w:r>
        <w:t xml:space="preserve"> are CloudSim and WorkflowSim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rPr>
          <w:noProof/>
        </w:rPr>
        <w:t>[9]</w:t>
      </w:r>
      <w:r>
        <w:fldChar w:fldCharType="end"/>
      </w:r>
      <w:r>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r>
        <w:t>WorkflowSim extends the CloudSim simulation toolkit by introducing the support of workflow preparation and execution with an implementation of a stack of workflow parser, workflow engine and job scheduler.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p>
    <w:p w14:paraId="0B61B715" w14:textId="3652BD0D" w:rsidR="00FC2AAB" w:rsidRDefault="009F6161" w:rsidP="001F2C02">
      <w:pPr>
        <w:pStyle w:val="a3"/>
        <w:spacing w:after="0"/>
        <w:ind w:firstLine="289"/>
      </w:pPr>
      <w:ins w:id="72" w:author="Gleb Radchenko" w:date="2016-02-18T19:02:00Z">
        <w:r>
          <w:t>In the following sections w</w:t>
        </w:r>
      </w:ins>
      <w:r w:rsidR="006A3F8A">
        <w:t xml:space="preserve">e </w:t>
      </w:r>
      <w:ins w:id="73" w:author="Gleb Radchenko" w:date="2016-02-18T19:02:00Z">
        <w:r>
          <w:t xml:space="preserve">would present </w:t>
        </w:r>
      </w:ins>
      <w:r w:rsidR="006A3F8A">
        <w:t xml:space="preserve">a new </w:t>
      </w:r>
      <w:ins w:id="74" w:author="Gleb Radchenko" w:date="2016-02-18T19:02:00Z">
        <w:r>
          <w:t>p</w:t>
        </w:r>
      </w:ins>
      <w:r w:rsidR="006A3F8A">
        <w:t>roblem-</w:t>
      </w:r>
      <w:ins w:id="75" w:author="Gleb Radchenko" w:date="2016-02-18T19:02:00Z">
        <w:r>
          <w:t>o</w:t>
        </w:r>
      </w:ins>
      <w:r w:rsidR="006A3F8A">
        <w:t xml:space="preserve">riented </w:t>
      </w:r>
      <w:ins w:id="76" w:author="Gleb Radchenko" w:date="2016-02-18T19:02:00Z">
        <w:r>
          <w:t>resource s</w:t>
        </w:r>
      </w:ins>
      <w:r w:rsidR="006A3F8A">
        <w:t>cheduling algorithm for distributed computing environments, which uses heuristic score-based approach based on the HEFT algorithm for the task of the problem-oriented scheduling in cloud environments.</w:t>
      </w:r>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7A600776" w14:textId="77777777" w:rsidR="00FD75DD" w:rsidRDefault="00FD75DD" w:rsidP="000F0A48">
      <w:pPr>
        <w:pStyle w:val="a3"/>
        <w:spacing w:after="0" w:line="240" w:lineRule="auto"/>
        <w:ind w:firstLine="425"/>
        <w:rPr>
          <w:ins w:id="77" w:author="Gleb Radchenko" w:date="2016-02-18T19:05:00Z"/>
        </w:rPr>
      </w:pPr>
    </w:p>
    <w:p w14:paraId="508AAF8E" w14:textId="7385C6AB" w:rsidR="00B0372D" w:rsidRPr="00B0372D" w:rsidRDefault="00B0372D" w:rsidP="00FD75DD">
      <w:pPr>
        <w:pStyle w:val="ispTextmain"/>
        <w:rPr>
          <w:ins w:id="78" w:author="kwadraterry" w:date="2016-02-19T14:07:00Z"/>
          <w:lang w:val="en-US"/>
          <w:rPrChange w:id="79" w:author="kwadraterry" w:date="2016-02-19T14:07:00Z">
            <w:rPr>
              <w:ins w:id="80" w:author="kwadraterry" w:date="2016-02-19T14:07:00Z"/>
              <w:i/>
            </w:rPr>
          </w:rPrChange>
        </w:rPr>
      </w:pPr>
      <w:ins w:id="81" w:author="kwadraterry" w:date="2016-02-19T14:07:00Z">
        <w:r w:rsidRPr="00B0372D">
          <w:rPr>
            <w:lang w:val="en-US"/>
            <w:rPrChange w:id="82" w:author="kwadraterry" w:date="2016-02-19T14:07:00Z">
              <w:rPr>
                <w:i/>
                <w:lang w:val="en-US"/>
              </w:rPr>
            </w:rPrChange>
          </w:rPr>
          <w:t xml:space="preserve">We define a </w:t>
        </w:r>
        <w:r w:rsidRPr="00B0372D">
          <w:rPr>
            <w:i/>
            <w:lang w:val="en-US"/>
          </w:rPr>
          <w:t>computational node</w:t>
        </w:r>
        <w:r w:rsidRPr="00B0372D">
          <w:rPr>
            <w:lang w:val="en-US"/>
            <w:rPrChange w:id="83" w:author="kwadraterry" w:date="2016-02-19T14:07:00Z">
              <w:rPr>
                <w:i/>
                <w:lang w:val="en-US"/>
              </w:rPr>
            </w:rPrChange>
          </w:rPr>
          <w:t xml:space="preserve"> </w:t>
        </w:r>
      </w:ins>
      <m:oMath>
        <m:r>
          <w:ins w:id="84" w:author="kwadraterry" w:date="2016-02-19T14:08:00Z">
            <m:rPr>
              <m:scr m:val="fraktur"/>
              <m:sty m:val="p"/>
            </m:rPr>
            <w:rPr>
              <w:rFonts w:ascii="Cambria Math" w:hAnsi="Cambria Math"/>
            </w:rPr>
            <m:t>n</m:t>
          </w:ins>
        </m:r>
        <m:r>
          <w:ins w:id="85" w:author="kwadraterry" w:date="2016-02-19T14:08:00Z">
            <m:rPr>
              <m:sty m:val="p"/>
            </m:rPr>
            <w:rPr>
              <w:rFonts w:ascii="Cambria Math" w:hAnsi="Cambria Math"/>
              <w:lang w:val="en-US"/>
              <w:rPrChange w:id="86" w:author="kwadraterry" w:date="2016-02-19T14:08:00Z">
                <w:rPr>
                  <w:rFonts w:ascii="Cambria Math" w:hAnsi="Cambria Math"/>
                </w:rPr>
              </w:rPrChange>
            </w:rPr>
            <m:t>∈</m:t>
          </w:ins>
        </m:r>
        <m:r>
          <w:ins w:id="87" w:author="kwadraterry" w:date="2016-02-19T14:08:00Z">
            <m:rPr>
              <m:scr m:val="fraktur"/>
              <m:sty m:val="p"/>
            </m:rPr>
            <w:rPr>
              <w:rFonts w:ascii="Cambria Math" w:hAnsi="Cambria Math"/>
            </w:rPr>
            <m:t>N</m:t>
          </w:ins>
        </m:r>
      </m:oMath>
      <w:ins w:id="88" w:author="kwadraterry" w:date="2016-02-19T14:08:00Z">
        <w:r w:rsidRPr="00B0372D">
          <w:rPr>
            <w:lang w:val="en-US"/>
          </w:rPr>
          <w:t xml:space="preserve"> </w:t>
        </w:r>
      </w:ins>
      <w:ins w:id="89" w:author="kwadraterry" w:date="2016-02-19T14:07:00Z">
        <w:r w:rsidRPr="00B0372D">
          <w:rPr>
            <w:lang w:val="en-US"/>
            <w:rPrChange w:id="90" w:author="kwadraterry" w:date="2016-02-19T14:07:00Z">
              <w:rPr>
                <w:i/>
                <w:lang w:val="en-US"/>
              </w:rPr>
            </w:rPrChange>
          </w:rPr>
          <w:t>as a computational system with shared memory that is represented as 3 components:</w:t>
        </w:r>
      </w:ins>
    </w:p>
    <w:p w14:paraId="215DE712" w14:textId="3C062391" w:rsidR="00FD75DD" w:rsidRPr="00795AD3" w:rsidDel="00B0372D" w:rsidRDefault="00FD75DD" w:rsidP="00FD75DD">
      <w:pPr>
        <w:pStyle w:val="ispTextmain"/>
        <w:rPr>
          <w:ins w:id="91" w:author="Gleb Radchenko" w:date="2016-02-18T19:05:00Z"/>
          <w:del w:id="92" w:author="kwadraterry" w:date="2016-02-19T14:08:00Z"/>
        </w:rPr>
      </w:pPr>
      <w:ins w:id="93" w:author="Gleb Radchenko" w:date="2016-02-18T19:05:00Z">
        <w:del w:id="94" w:author="kwadraterry" w:date="2016-02-19T14:08:00Z">
          <w:r w:rsidRPr="00FB39F4" w:rsidDel="00B0372D">
            <w:rPr>
              <w:i/>
            </w:rPr>
            <w:delText>Вычислительным узлом</w:delText>
          </w:r>
          <w:r w:rsidRPr="00795AD3" w:rsidDel="00B0372D">
            <w:delText xml:space="preserve"> </w:delText>
          </w:r>
          <m:oMath>
            <m:r>
              <m:rPr>
                <m:scr m:val="fraktur"/>
                <m:sty m:val="p"/>
              </m:rPr>
              <w:rPr>
                <w:rFonts w:ascii="Cambria Math" w:hAnsi="Cambria Math"/>
              </w:rPr>
              <m:t>n∈N</m:t>
            </m:r>
          </m:oMath>
          <w:r w:rsidRPr="00795AD3" w:rsidDel="00B0372D">
            <w:delText xml:space="preserve"> назовем вычислительную систему с общей памятью, представленную тройкой:</w:delText>
          </w:r>
        </w:del>
      </w:ins>
    </w:p>
    <w:p w14:paraId="2A765570" w14:textId="77777777" w:rsidR="00FD75DD" w:rsidRDefault="00BD00DA" w:rsidP="00FD75DD">
      <w:pPr>
        <w:pStyle w:val="ispTextmain"/>
        <w:rPr>
          <w:ins w:id="95" w:author="Gleb Radchenko" w:date="2016-02-18T19:05:00Z"/>
        </w:rPr>
      </w:pPr>
      <m:oMathPara>
        <m:oMathParaPr>
          <m:jc m:val="center"/>
        </m:oMathParaPr>
        <m:oMath>
          <m:d>
            <m:dPr>
              <m:ctrlPr>
                <w:ins w:id="96" w:author="Gleb Radchenko" w:date="2016-02-18T19:05:00Z">
                  <w:rPr>
                    <w:rFonts w:ascii="Cambria Math" w:hAnsi="Cambria Math"/>
                    <w:szCs w:val="24"/>
                  </w:rPr>
                </w:ins>
              </m:ctrlPr>
            </m:dPr>
            <m:e>
              <m:sSub>
                <m:sSubPr>
                  <m:ctrlPr>
                    <w:ins w:id="97" w:author="Gleb Radchenko" w:date="2016-02-18T19:05:00Z">
                      <w:rPr>
                        <w:rFonts w:ascii="Cambria Math" w:hAnsi="Cambria Math"/>
                        <w:szCs w:val="24"/>
                      </w:rPr>
                    </w:ins>
                  </m:ctrlPr>
                </m:sSubPr>
                <m:e>
                  <m:r>
                    <w:ins w:id="98" w:author="Gleb Radchenko" w:date="2016-02-18T19:05:00Z">
                      <w:rPr>
                        <w:rFonts w:ascii="Cambria Math" w:hAnsi="Cambria Math"/>
                      </w:rPr>
                      <m:t>P</m:t>
                    </w:ins>
                  </m:r>
                </m:e>
                <m:sub>
                  <m:r>
                    <w:ins w:id="99" w:author="Gleb Radchenko" w:date="2016-02-18T19:05:00Z">
                      <m:rPr>
                        <m:scr m:val="fraktur"/>
                        <m:sty m:val="p"/>
                      </m:rPr>
                      <w:rPr>
                        <w:rFonts w:ascii="Cambria Math" w:hAnsi="Cambria Math"/>
                      </w:rPr>
                      <m:t>n</m:t>
                    </w:ins>
                  </m:r>
                </m:sub>
              </m:sSub>
              <m:r>
                <w:ins w:id="100" w:author="Gleb Radchenko" w:date="2016-02-18T19:05:00Z">
                  <m:rPr>
                    <m:sty m:val="p"/>
                  </m:rPr>
                  <w:rPr>
                    <w:rFonts w:ascii="Cambria Math" w:hAnsi="Cambria Math"/>
                  </w:rPr>
                  <m:t>,</m:t>
                </w:ins>
              </m:r>
              <m:sSub>
                <m:sSubPr>
                  <m:ctrlPr>
                    <w:ins w:id="101" w:author="Gleb Radchenko" w:date="2016-02-18T19:05:00Z">
                      <w:rPr>
                        <w:rFonts w:ascii="Cambria Math" w:hAnsi="Cambria Math"/>
                        <w:szCs w:val="24"/>
                      </w:rPr>
                    </w:ins>
                  </m:ctrlPr>
                </m:sSubPr>
                <m:e>
                  <m:r>
                    <w:ins w:id="102" w:author="Gleb Radchenko" w:date="2016-02-18T19:05:00Z">
                      <w:rPr>
                        <w:rFonts w:ascii="Cambria Math" w:hAnsi="Cambria Math"/>
                      </w:rPr>
                      <m:t>m</m:t>
                    </w:ins>
                  </m:r>
                </m:e>
                <m:sub>
                  <m:r>
                    <w:ins w:id="103" w:author="Gleb Radchenko" w:date="2016-02-18T19:05:00Z">
                      <m:rPr>
                        <m:scr m:val="fraktur"/>
                        <m:sty m:val="p"/>
                      </m:rPr>
                      <w:rPr>
                        <w:rFonts w:ascii="Cambria Math" w:hAnsi="Cambria Math"/>
                      </w:rPr>
                      <m:t>n</m:t>
                    </w:ins>
                  </m:r>
                </m:sub>
              </m:sSub>
              <m:r>
                <w:ins w:id="104" w:author="Gleb Radchenko" w:date="2016-02-18T19:05:00Z">
                  <m:rPr>
                    <m:sty m:val="p"/>
                  </m:rPr>
                  <w:rPr>
                    <w:rFonts w:ascii="Cambria Math" w:hAnsi="Cambria Math"/>
                  </w:rPr>
                  <m:t>,</m:t>
                </w:ins>
              </m:r>
              <m:sSub>
                <m:sSubPr>
                  <m:ctrlPr>
                    <w:ins w:id="105" w:author="Gleb Radchenko" w:date="2016-02-18T19:05:00Z">
                      <w:rPr>
                        <w:rFonts w:ascii="Cambria Math" w:hAnsi="Cambria Math"/>
                        <w:szCs w:val="24"/>
                      </w:rPr>
                    </w:ins>
                  </m:ctrlPr>
                </m:sSubPr>
                <m:e>
                  <m:r>
                    <w:ins w:id="106" w:author="Gleb Radchenko" w:date="2016-02-18T19:05:00Z">
                      <m:rPr>
                        <m:sty m:val="p"/>
                      </m:rPr>
                      <w:rPr>
                        <w:rFonts w:ascii="Cambria Math" w:hAnsi="Cambria Math"/>
                      </w:rPr>
                      <m:t>Π</m:t>
                    </w:ins>
                  </m:r>
                </m:e>
                <m:sub>
                  <m:r>
                    <w:ins w:id="107" w:author="Gleb Radchenko" w:date="2016-02-18T19:05:00Z">
                      <m:rPr>
                        <m:scr m:val="fraktur"/>
                        <m:sty m:val="p"/>
                      </m:rPr>
                      <w:rPr>
                        <w:rFonts w:ascii="Cambria Math" w:hAnsi="Cambria Math"/>
                      </w:rPr>
                      <m:t>n</m:t>
                    </w:ins>
                  </m:r>
                </m:sub>
              </m:sSub>
            </m:e>
          </m:d>
          <m:r>
            <w:ins w:id="108" w:author="Gleb Radchenko" w:date="2016-02-18T19:05:00Z">
              <m:rPr>
                <m:sty m:val="p"/>
              </m:rPr>
              <w:rPr>
                <w:rFonts w:ascii="Cambria Math" w:hAnsi="Cambria Math"/>
              </w:rPr>
              <m:t>,</m:t>
            </w:ins>
          </m:r>
        </m:oMath>
      </m:oMathPara>
    </w:p>
    <w:p w14:paraId="18B8707F" w14:textId="72A5E9CB" w:rsidR="00FD75DD" w:rsidRPr="00B0372D" w:rsidRDefault="00B0372D" w:rsidP="00FD75DD">
      <w:pPr>
        <w:pStyle w:val="ispTextmain"/>
        <w:rPr>
          <w:ins w:id="109" w:author="Gleb Radchenko" w:date="2016-02-18T19:05:00Z"/>
          <w:lang w:val="en-US"/>
          <w:rPrChange w:id="110" w:author="kwadraterry" w:date="2016-02-19T14:10:00Z">
            <w:rPr>
              <w:ins w:id="111" w:author="Gleb Radchenko" w:date="2016-02-18T19:05:00Z"/>
            </w:rPr>
          </w:rPrChange>
        </w:rPr>
      </w:pPr>
      <w:ins w:id="112" w:author="kwadraterry" w:date="2016-02-19T14:10:00Z">
        <w:r>
          <w:rPr>
            <w:lang w:val="en-US"/>
          </w:rPr>
          <w:t xml:space="preserve">where </w:t>
        </w:r>
      </w:ins>
      <w:ins w:id="113" w:author="Gleb Radchenko" w:date="2016-02-18T19:05:00Z">
        <w:del w:id="114" w:author="kwadraterry" w:date="2016-02-19T14:08:00Z">
          <w:r w:rsidR="00FD75DD" w:rsidRPr="00795AD3" w:rsidDel="00B0372D">
            <w:delText>где</w:delText>
          </w:r>
          <w:r w:rsidR="00FD75DD" w:rsidRPr="00B0372D" w:rsidDel="00B0372D">
            <w:rPr>
              <w:lang w:val="en-US"/>
              <w:rPrChange w:id="115" w:author="kwadraterry" w:date="2016-02-19T14:10:00Z">
                <w:rPr/>
              </w:rPrChange>
            </w:rPr>
            <w:delText xml:space="preserve"> </w:delText>
          </w:r>
        </w:del>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00FD75DD" w:rsidRPr="00B0372D">
          <w:rPr>
            <w:lang w:val="en-US"/>
            <w:rPrChange w:id="116" w:author="kwadraterry" w:date="2016-02-19T14:10:00Z">
              <w:rPr/>
            </w:rPrChange>
          </w:rPr>
          <w:t xml:space="preserve"> </w:t>
        </w:r>
        <w:del w:id="117" w:author="kwadraterry" w:date="2016-02-19T14:08:00Z">
          <w:r w:rsidR="00FD75DD" w:rsidRPr="00B0372D" w:rsidDel="00B0372D">
            <w:rPr>
              <w:lang w:val="en-US"/>
              <w:rPrChange w:id="118" w:author="kwadraterry" w:date="2016-02-19T14:10:00Z">
                <w:rPr/>
              </w:rPrChange>
            </w:rPr>
            <w:delText>–</w:delText>
          </w:r>
        </w:del>
        <w:r w:rsidR="00FD75DD" w:rsidRPr="00B0372D">
          <w:rPr>
            <w:lang w:val="en-US"/>
            <w:rPrChange w:id="119" w:author="kwadraterry" w:date="2016-02-19T14:10:00Z">
              <w:rPr/>
            </w:rPrChange>
          </w:rPr>
          <w:t xml:space="preserve"> </w:t>
        </w:r>
      </w:ins>
      <w:ins w:id="120" w:author="kwadraterry" w:date="2016-02-19T14:08:00Z">
        <w:r w:rsidRPr="00B0372D">
          <w:rPr>
            <w:lang w:val="en-US"/>
            <w:rPrChange w:id="121" w:author="kwadraterry" w:date="2016-02-19T14:10:00Z">
              <w:rPr/>
            </w:rPrChange>
          </w:rPr>
          <w:t>is an ordered set of node’s computational cores;</w:t>
        </w:r>
      </w:ins>
      <w:ins w:id="122" w:author="Gleb Radchenko" w:date="2016-02-18T19:05:00Z">
        <w:del w:id="123" w:author="Unknown">
          <w:r w:rsidR="00FD75DD" w:rsidRPr="00B0372D" w:rsidDel="00B0372D">
            <w:delText>э</w:delText>
          </w:r>
        </w:del>
      </w:ins>
      <w:ins w:id="124" w:author="kwadraterry" w:date="2016-02-19T14:08:00Z">
        <w:r w:rsidRPr="00B0372D" w:rsidDel="00B0372D">
          <w:rPr>
            <w:lang w:val="en-US"/>
            <w:rPrChange w:id="125" w:author="kwadraterry" w:date="2016-02-19T14:10:00Z">
              <w:rPr/>
            </w:rPrChange>
          </w:rPr>
          <w:t xml:space="preserve"> </w:t>
        </w:r>
      </w:ins>
      <w:ins w:id="126" w:author="Gleb Radchenko" w:date="2016-02-18T19:05:00Z">
        <w:del w:id="127" w:author="kwadraterry" w:date="2016-02-19T14:08:00Z">
          <w:r w:rsidR="00FD75DD" w:rsidRPr="00795AD3" w:rsidDel="00B0372D">
            <w:delText>то</w:delText>
          </w:r>
          <w:r w:rsidR="00FD75DD" w:rsidRPr="00B0372D" w:rsidDel="00B0372D">
            <w:rPr>
              <w:lang w:val="en-US"/>
              <w:rPrChange w:id="128" w:author="kwadraterry" w:date="2016-02-19T14:10:00Z">
                <w:rPr/>
              </w:rPrChange>
            </w:rPr>
            <w:delText xml:space="preserve"> </w:delText>
          </w:r>
          <w:r w:rsidR="00FD75DD" w:rsidRPr="00795AD3" w:rsidDel="00B0372D">
            <w:delText>упорядоченное</w:delText>
          </w:r>
          <w:r w:rsidR="00FD75DD" w:rsidRPr="00B0372D" w:rsidDel="00B0372D">
            <w:rPr>
              <w:lang w:val="en-US"/>
              <w:rPrChange w:id="129" w:author="kwadraterry" w:date="2016-02-19T14:10:00Z">
                <w:rPr/>
              </w:rPrChange>
            </w:rPr>
            <w:delText xml:space="preserve"> </w:delText>
          </w:r>
          <w:r w:rsidR="00FD75DD" w:rsidRPr="0013479D" w:rsidDel="00B0372D">
            <w:delText>множество</w:delText>
          </w:r>
          <w:r w:rsidR="00FD75DD" w:rsidRPr="00B0372D" w:rsidDel="00B0372D">
            <w:rPr>
              <w:lang w:val="en-US"/>
              <w:rPrChange w:id="130" w:author="kwadraterry" w:date="2016-02-19T14:10:00Z">
                <w:rPr/>
              </w:rPrChange>
            </w:rPr>
            <w:delText xml:space="preserve"> </w:delText>
          </w:r>
          <w:r w:rsidR="00FD75DD" w:rsidRPr="00795AD3" w:rsidDel="00B0372D">
            <w:delText>вычислительных</w:delText>
          </w:r>
          <w:r w:rsidR="00FD75DD" w:rsidRPr="00B0372D" w:rsidDel="00B0372D">
            <w:rPr>
              <w:lang w:val="en-US"/>
              <w:rPrChange w:id="131" w:author="kwadraterry" w:date="2016-02-19T14:10:00Z">
                <w:rPr/>
              </w:rPrChange>
            </w:rPr>
            <w:delText xml:space="preserve"> </w:delText>
          </w:r>
          <w:r w:rsidR="00FD75DD" w:rsidRPr="00795AD3" w:rsidDel="00B0372D">
            <w:delText>ядер</w:delText>
          </w:r>
          <w:r w:rsidR="00FD75DD" w:rsidRPr="00B0372D" w:rsidDel="00B0372D">
            <w:rPr>
              <w:lang w:val="en-US"/>
              <w:rPrChange w:id="132" w:author="kwadraterry" w:date="2016-02-19T14:10:00Z">
                <w:rPr/>
              </w:rPrChange>
            </w:rPr>
            <w:delText xml:space="preserve"> </w:delText>
          </w:r>
          <w:r w:rsidR="00FD75DD" w:rsidRPr="00795AD3" w:rsidDel="00B0372D">
            <w:delText>узла</w:delText>
          </w:r>
        </w:del>
        <w:r w:rsidR="00FD75DD" w:rsidRPr="00B0372D">
          <w:rPr>
            <w:lang w:val="en-US"/>
            <w:rPrChange w:id="133" w:author="kwadraterry" w:date="2016-02-19T14:10:00Z">
              <w:rPr/>
            </w:rPrChange>
          </w:rPr>
          <w:t xml:space="preserve">;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n</m:t>
              </m:r>
            </m:sub>
          </m:sSub>
        </m:oMath>
        <w:r w:rsidR="00FD75DD" w:rsidRPr="00B0372D">
          <w:rPr>
            <w:lang w:val="en-US"/>
            <w:rPrChange w:id="134" w:author="kwadraterry" w:date="2016-02-19T14:10:00Z">
              <w:rPr/>
            </w:rPrChange>
          </w:rPr>
          <w:t xml:space="preserve"> </w:t>
        </w:r>
        <w:del w:id="135" w:author="kwadraterry" w:date="2016-02-19T14:08:00Z">
          <w:r w:rsidR="00FD75DD" w:rsidRPr="00B0372D" w:rsidDel="00B0372D">
            <w:rPr>
              <w:lang w:val="en-US"/>
              <w:rPrChange w:id="136" w:author="kwadraterry" w:date="2016-02-19T14:10:00Z">
                <w:rPr/>
              </w:rPrChange>
            </w:rPr>
            <w:delText>–</w:delText>
          </w:r>
        </w:del>
        <w:r w:rsidR="00FD75DD" w:rsidRPr="00B0372D">
          <w:rPr>
            <w:lang w:val="en-US"/>
            <w:rPrChange w:id="137" w:author="kwadraterry" w:date="2016-02-19T14:10:00Z">
              <w:rPr/>
            </w:rPrChange>
          </w:rPr>
          <w:t xml:space="preserve"> </w:t>
        </w:r>
      </w:ins>
      <w:ins w:id="138" w:author="kwadraterry" w:date="2016-02-19T14:08:00Z">
        <w:r w:rsidRPr="00B0372D">
          <w:rPr>
            <w:lang w:val="en-US"/>
            <w:rPrChange w:id="139" w:author="kwadraterry" w:date="2016-02-19T14:10:00Z">
              <w:rPr>
                <w:rFonts w:ascii="Arial" w:hAnsi="Arial" w:cs="Arial"/>
                <w:sz w:val="22"/>
                <w:szCs w:val="22"/>
              </w:rPr>
            </w:rPrChange>
          </w:rPr>
          <w:t>is node’s available RAM</w:t>
        </w:r>
        <w:r w:rsidRPr="00B0372D" w:rsidDel="00B0372D">
          <w:rPr>
            <w:lang w:val="en-US"/>
            <w:rPrChange w:id="140" w:author="kwadraterry" w:date="2016-02-19T14:10:00Z">
              <w:rPr/>
            </w:rPrChange>
          </w:rPr>
          <w:t xml:space="preserve"> </w:t>
        </w:r>
      </w:ins>
      <w:ins w:id="141" w:author="Gleb Radchenko" w:date="2016-02-18T19:05:00Z">
        <w:del w:id="142" w:author="kwadraterry" w:date="2016-02-19T14:08:00Z">
          <w:r w:rsidR="00FD75DD" w:rsidRPr="00795AD3" w:rsidDel="00B0372D">
            <w:delText>это</w:delText>
          </w:r>
          <w:r w:rsidR="00FD75DD" w:rsidRPr="00B0372D" w:rsidDel="00B0372D">
            <w:rPr>
              <w:lang w:val="en-US"/>
              <w:rPrChange w:id="143" w:author="kwadraterry" w:date="2016-02-19T14:10:00Z">
                <w:rPr/>
              </w:rPrChange>
            </w:rPr>
            <w:delText xml:space="preserve"> </w:delText>
          </w:r>
          <w:r w:rsidR="00FD75DD" w:rsidRPr="00795AD3" w:rsidDel="00B0372D">
            <w:delText>объем</w:delText>
          </w:r>
          <w:r w:rsidR="00FD75DD" w:rsidRPr="00B0372D" w:rsidDel="00B0372D">
            <w:rPr>
              <w:lang w:val="en-US"/>
              <w:rPrChange w:id="144" w:author="kwadraterry" w:date="2016-02-19T14:10:00Z">
                <w:rPr/>
              </w:rPrChange>
            </w:rPr>
            <w:delText xml:space="preserve"> </w:delText>
          </w:r>
          <w:r w:rsidR="00FD75DD" w:rsidRPr="00795AD3" w:rsidDel="00B0372D">
            <w:delText>оперативной</w:delText>
          </w:r>
          <w:r w:rsidR="00FD75DD" w:rsidRPr="00B0372D" w:rsidDel="00B0372D">
            <w:rPr>
              <w:lang w:val="en-US"/>
              <w:rPrChange w:id="145" w:author="kwadraterry" w:date="2016-02-19T14:10:00Z">
                <w:rPr/>
              </w:rPrChange>
            </w:rPr>
            <w:delText xml:space="preserve"> </w:delText>
          </w:r>
          <w:r w:rsidR="00FD75DD" w:rsidRPr="00795AD3" w:rsidDel="00B0372D">
            <w:delText>памяти</w:delText>
          </w:r>
        </w:del>
        <w:del w:id="146" w:author="kwadraterry" w:date="2016-02-19T14:09:00Z">
          <w:r w:rsidR="00FD75DD" w:rsidRPr="00B0372D" w:rsidDel="00B0372D">
            <w:rPr>
              <w:lang w:val="en-US"/>
              <w:rPrChange w:id="147" w:author="kwadraterry" w:date="2016-02-19T14:10:00Z">
                <w:rPr/>
              </w:rPrChange>
            </w:rPr>
            <w:delText xml:space="preserve">, </w:delText>
          </w:r>
          <w:r w:rsidR="00FD75DD" w:rsidRPr="00795AD3" w:rsidDel="00B0372D">
            <w:delText>доступной</w:delText>
          </w:r>
          <w:r w:rsidR="00FD75DD" w:rsidRPr="00B0372D" w:rsidDel="00B0372D">
            <w:rPr>
              <w:lang w:val="en-US"/>
              <w:rPrChange w:id="148" w:author="kwadraterry" w:date="2016-02-19T14:10:00Z">
                <w:rPr/>
              </w:rPrChange>
            </w:rPr>
            <w:delText xml:space="preserve"> </w:delText>
          </w:r>
          <w:r w:rsidR="00FD75DD" w:rsidRPr="00795AD3" w:rsidDel="00B0372D">
            <w:delText>на</w:delText>
          </w:r>
          <w:r w:rsidR="00FD75DD" w:rsidRPr="00B0372D" w:rsidDel="00B0372D">
            <w:rPr>
              <w:lang w:val="en-US"/>
              <w:rPrChange w:id="149" w:author="kwadraterry" w:date="2016-02-19T14:10:00Z">
                <w:rPr/>
              </w:rPrChange>
            </w:rPr>
            <w:delText xml:space="preserve"> </w:delText>
          </w:r>
          <w:r w:rsidR="00FD75DD" w:rsidRPr="00795AD3" w:rsidDel="00B0372D">
            <w:delText>вычислительном</w:delText>
          </w:r>
          <w:r w:rsidR="00FD75DD" w:rsidRPr="00B0372D" w:rsidDel="00B0372D">
            <w:rPr>
              <w:lang w:val="en-US"/>
              <w:rPrChange w:id="150" w:author="kwadraterry" w:date="2016-02-19T14:10:00Z">
                <w:rPr/>
              </w:rPrChange>
            </w:rPr>
            <w:delText xml:space="preserve"> </w:delText>
          </w:r>
          <w:r w:rsidR="00FD75DD" w:rsidRPr="00795AD3" w:rsidDel="00B0372D">
            <w:delText>узле</w:delText>
          </w:r>
        </w:del>
        <w:r w:rsidR="00FD75DD" w:rsidRPr="00B0372D">
          <w:rPr>
            <w:lang w:val="en-US"/>
            <w:rPrChange w:id="151" w:author="kwadraterry" w:date="2016-02-19T14:10:00Z">
              <w:rPr/>
            </w:rPrChange>
          </w:rPr>
          <w:t xml:space="preserve">;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n</m:t>
              </m:r>
            </m:sub>
          </m:sSub>
        </m:oMath>
        <w:r w:rsidR="00FD75DD" w:rsidRPr="00B0372D">
          <w:rPr>
            <w:lang w:val="en-US"/>
            <w:rPrChange w:id="152" w:author="kwadraterry" w:date="2016-02-19T14:10:00Z">
              <w:rPr/>
            </w:rPrChange>
          </w:rPr>
          <w:t xml:space="preserve"> – </w:t>
        </w:r>
      </w:ins>
      <w:ins w:id="153" w:author="kwadraterry" w:date="2016-02-19T14:10:00Z">
        <w:r w:rsidRPr="00B0372D">
          <w:rPr>
            <w:lang w:val="en-US"/>
            <w:rPrChange w:id="154" w:author="kwadraterry" w:date="2016-02-19T14:10:00Z">
              <w:rPr/>
            </w:rPrChange>
          </w:rPr>
          <w:t>is node’s computational parameters vecto</w:t>
        </w:r>
        <w:r>
          <w:rPr>
            <w:lang w:val="en-US"/>
          </w:rPr>
          <w:t>r</w:t>
        </w:r>
        <w:r w:rsidRPr="00B0372D" w:rsidDel="00B0372D">
          <w:rPr>
            <w:lang w:val="en-US"/>
            <w:rPrChange w:id="155" w:author="kwadraterry" w:date="2016-02-19T14:10:00Z">
              <w:rPr/>
            </w:rPrChange>
          </w:rPr>
          <w:t xml:space="preserve"> </w:t>
        </w:r>
      </w:ins>
      <w:ins w:id="156" w:author="Gleb Radchenko" w:date="2016-02-18T19:05:00Z">
        <w:del w:id="157" w:author="kwadraterry" w:date="2016-02-19T14:10:00Z">
          <w:r w:rsidR="00FD75DD" w:rsidRPr="00795AD3" w:rsidDel="00B0372D">
            <w:delText>это</w:delText>
          </w:r>
          <w:r w:rsidR="00FD75DD" w:rsidRPr="00B0372D" w:rsidDel="00B0372D">
            <w:rPr>
              <w:lang w:val="en-US"/>
              <w:rPrChange w:id="158" w:author="kwadraterry" w:date="2016-02-19T14:10:00Z">
                <w:rPr/>
              </w:rPrChange>
            </w:rPr>
            <w:delText xml:space="preserve"> </w:delText>
          </w:r>
          <w:r w:rsidR="00FD75DD" w:rsidDel="00B0372D">
            <w:delText>вектор</w:delText>
          </w:r>
          <w:r w:rsidR="00FD75DD" w:rsidRPr="00B0372D" w:rsidDel="00B0372D">
            <w:rPr>
              <w:lang w:val="en-US"/>
              <w:rPrChange w:id="159" w:author="kwadraterry" w:date="2016-02-19T14:10:00Z">
                <w:rPr/>
              </w:rPrChange>
            </w:rPr>
            <w:delText xml:space="preserve"> </w:delText>
          </w:r>
          <w:r w:rsidR="00FD75DD" w:rsidDel="00B0372D">
            <w:delText>характеристик</w:delText>
          </w:r>
          <w:r w:rsidR="00FD75DD" w:rsidRPr="00B0372D" w:rsidDel="00B0372D">
            <w:rPr>
              <w:lang w:val="en-US"/>
              <w:rPrChange w:id="160" w:author="kwadraterry" w:date="2016-02-19T14:10:00Z">
                <w:rPr/>
              </w:rPrChange>
            </w:rPr>
            <w:delText xml:space="preserve"> </w:delText>
          </w:r>
          <w:r w:rsidR="00FD75DD" w:rsidDel="00B0372D">
            <w:delText>производительности</w:delText>
          </w:r>
          <w:r w:rsidR="00FD75DD" w:rsidRPr="00B0372D" w:rsidDel="00B0372D">
            <w:rPr>
              <w:lang w:val="en-US"/>
              <w:rPrChange w:id="161" w:author="kwadraterry" w:date="2016-02-19T14:10:00Z">
                <w:rPr/>
              </w:rPrChange>
            </w:rPr>
            <w:delText xml:space="preserve"> </w:delText>
          </w:r>
          <w:r w:rsidR="00FD75DD" w:rsidDel="00B0372D">
            <w:delText>вычислительного</w:delText>
          </w:r>
          <w:r w:rsidR="00FD75DD" w:rsidRPr="00B0372D" w:rsidDel="00B0372D">
            <w:rPr>
              <w:lang w:val="en-US"/>
              <w:rPrChange w:id="162" w:author="kwadraterry" w:date="2016-02-19T14:10:00Z">
                <w:rPr/>
              </w:rPrChange>
            </w:rPr>
            <w:delText xml:space="preserve"> </w:delText>
          </w:r>
          <w:r w:rsidR="00FD75DD" w:rsidRPr="00795AD3" w:rsidDel="00B0372D">
            <w:delText>узла</w:delText>
          </w:r>
        </w:del>
        <w:r w:rsidR="00FD75DD" w:rsidRPr="00B0372D">
          <w:rPr>
            <w:lang w:val="en-US"/>
            <w:rPrChange w:id="163" w:author="kwadraterry" w:date="2016-02-19T14:10:00Z">
              <w:rPr/>
            </w:rPrChange>
          </w:rPr>
          <w:t>.</w:t>
        </w:r>
      </w:ins>
    </w:p>
    <w:p w14:paraId="76C08490" w14:textId="3064612C" w:rsidR="00FD75DD" w:rsidRPr="00B0372D" w:rsidRDefault="00B0372D" w:rsidP="00FD75DD">
      <w:pPr>
        <w:pStyle w:val="ispTextmain"/>
        <w:rPr>
          <w:ins w:id="164" w:author="Gleb Radchenko" w:date="2016-02-18T19:05:00Z"/>
          <w:lang w:val="en-US"/>
          <w:rPrChange w:id="165" w:author="kwadraterry" w:date="2016-02-19T14:10:00Z">
            <w:rPr>
              <w:ins w:id="166" w:author="Gleb Radchenko" w:date="2016-02-18T19:05:00Z"/>
            </w:rPr>
          </w:rPrChange>
        </w:rPr>
      </w:pPr>
      <w:ins w:id="167" w:author="kwadraterry" w:date="2016-02-19T14:10:00Z">
        <w:r w:rsidRPr="00B0372D">
          <w:rPr>
            <w:lang w:val="en-US"/>
            <w:rPrChange w:id="168" w:author="kwadraterry" w:date="2016-02-19T14:10:00Z">
              <w:rPr>
                <w:i/>
              </w:rPr>
            </w:rPrChange>
          </w:rPr>
          <w:t xml:space="preserve">We define a </w:t>
        </w:r>
        <w:r w:rsidRPr="00B0372D">
          <w:rPr>
            <w:i/>
            <w:lang w:val="en-US"/>
            <w:rPrChange w:id="169" w:author="kwadraterry" w:date="2016-02-19T14:10:00Z">
              <w:rPr>
                <w:i/>
              </w:rPr>
            </w:rPrChange>
          </w:rPr>
          <w:t>virtual machine</w:t>
        </w:r>
        <w:r w:rsidRPr="00B0372D">
          <w:rPr>
            <w:lang w:val="en-US"/>
            <w:rPrChange w:id="170" w:author="kwadraterry" w:date="2016-02-19T14:10:00Z">
              <w:rPr>
                <w:i/>
              </w:rPr>
            </w:rPrChange>
          </w:rPr>
          <w:t xml:space="preserve"> prototype as </w:t>
        </w:r>
      </w:ins>
      <w:ins w:id="171" w:author="Gleb Radchenko" w:date="2016-02-18T19:05:00Z">
        <w:del w:id="172" w:author="kwadraterry" w:date="2016-02-19T14:10:00Z">
          <w:r w:rsidR="00FD75DD" w:rsidRPr="00B0372D" w:rsidDel="00B0372D">
            <w:rPr>
              <w:rPrChange w:id="173" w:author="kwadraterry" w:date="2016-02-19T14:10:00Z">
                <w:rPr>
                  <w:i/>
                </w:rPr>
              </w:rPrChange>
            </w:rPr>
            <w:delText>Образом</w:delText>
          </w:r>
          <w:r w:rsidR="00FD75DD" w:rsidRPr="00B0372D" w:rsidDel="00B0372D">
            <w:rPr>
              <w:lang w:val="en-US"/>
              <w:rPrChange w:id="174" w:author="kwadraterry" w:date="2016-02-19T14:10:00Z">
                <w:rPr>
                  <w:i/>
                </w:rPr>
              </w:rPrChange>
            </w:rPr>
            <w:delText xml:space="preserve"> </w:delText>
          </w:r>
          <w:r w:rsidR="00FD75DD" w:rsidRPr="00B0372D" w:rsidDel="00B0372D">
            <w:rPr>
              <w:rPrChange w:id="175" w:author="kwadraterry" w:date="2016-02-19T14:10:00Z">
                <w:rPr>
                  <w:i/>
                </w:rPr>
              </w:rPrChange>
            </w:rPr>
            <w:delText>виртуальной</w:delText>
          </w:r>
          <w:r w:rsidR="00FD75DD" w:rsidRPr="00B0372D" w:rsidDel="00B0372D">
            <w:rPr>
              <w:lang w:val="en-US"/>
              <w:rPrChange w:id="176" w:author="kwadraterry" w:date="2016-02-19T14:10:00Z">
                <w:rPr>
                  <w:i/>
                </w:rPr>
              </w:rPrChange>
            </w:rPr>
            <w:delText xml:space="preserve"> </w:delText>
          </w:r>
          <w:r w:rsidR="00FD75DD" w:rsidRPr="00B0372D" w:rsidDel="00B0372D">
            <w:rPr>
              <w:rPrChange w:id="177" w:author="kwadraterry" w:date="2016-02-19T14:10:00Z">
                <w:rPr>
                  <w:i/>
                </w:rPr>
              </w:rPrChange>
            </w:rPr>
            <w:delText>машины</w:delText>
          </w:r>
          <w:r w:rsidR="00FD75DD" w:rsidRPr="00B0372D" w:rsidDel="00B0372D">
            <w:rPr>
              <w:lang w:val="en-US"/>
              <w:rPrChange w:id="178" w:author="kwadraterry" w:date="2016-02-19T14:10:00Z">
                <w:rPr/>
              </w:rPrChange>
            </w:rPr>
            <w:delText xml:space="preserve"> </w:delText>
          </w:r>
          <m:oMath>
            <m:r>
              <m:rPr>
                <m:scr m:val="fraktur"/>
                <m:sty m:val="p"/>
              </m:rPr>
              <w:rPr>
                <w:rFonts w:ascii="Cambria Math" w:hAnsi="Cambria Math"/>
              </w:rPr>
              <m:t>m</m:t>
            </m:r>
            <m:r>
              <m:rPr>
                <m:sty m:val="p"/>
              </m:rPr>
              <w:rPr>
                <w:rFonts w:ascii="Cambria Math" w:hAnsi="Cambria Math"/>
                <w:lang w:val="en-US"/>
              </w:rPr>
              <m:t xml:space="preserve">∈ </m:t>
            </m:r>
            <m:r>
              <m:rPr>
                <m:scr m:val="fraktur"/>
                <m:sty m:val="p"/>
              </m:rPr>
              <w:rPr>
                <w:rFonts w:ascii="Cambria Math" w:hAnsi="Cambria Math"/>
              </w:rPr>
              <m:t>M</m:t>
            </m:r>
          </m:oMath>
          <w:r w:rsidR="00FD75DD" w:rsidRPr="00B0372D" w:rsidDel="00B0372D">
            <w:rPr>
              <w:lang w:val="en-US"/>
              <w:rPrChange w:id="179" w:author="kwadraterry" w:date="2016-02-19T14:10:00Z">
                <w:rPr/>
              </w:rPrChange>
            </w:rPr>
            <w:delText xml:space="preserve"> </w:delText>
          </w:r>
          <w:r w:rsidR="00FD75DD" w:rsidRPr="00B0372D" w:rsidDel="00B0372D">
            <w:delText>назовем</w:delText>
          </w:r>
          <w:r w:rsidR="00FD75DD" w:rsidRPr="00B0372D" w:rsidDel="00B0372D">
            <w:rPr>
              <w:lang w:val="en-US"/>
              <w:rPrChange w:id="180" w:author="kwadraterry" w:date="2016-02-19T14:10:00Z">
                <w:rPr/>
              </w:rPrChange>
            </w:rPr>
            <w:delText xml:space="preserve"> </w:delText>
          </w:r>
          <w:r w:rsidR="00FD75DD" w:rsidRPr="00B0372D" w:rsidDel="00B0372D">
            <w:delText>тройку</w:delText>
          </w:r>
        </w:del>
        <w:r w:rsidR="00FD75DD" w:rsidRPr="00B0372D">
          <w:rPr>
            <w:lang w:val="en-US"/>
            <w:rPrChange w:id="181" w:author="kwadraterry" w:date="2016-02-19T14:10:00Z">
              <w:rPr/>
            </w:rPrChange>
          </w:rPr>
          <w:t>:</w:t>
        </w:r>
      </w:ins>
    </w:p>
    <w:p w14:paraId="52AA6CA4" w14:textId="77777777" w:rsidR="00FD75DD" w:rsidRDefault="00BD00DA" w:rsidP="00FD75DD">
      <w:pPr>
        <w:pStyle w:val="ispTextmain"/>
        <w:rPr>
          <w:ins w:id="182" w:author="Gleb Radchenko" w:date="2016-02-18T19:05:00Z"/>
        </w:rPr>
      </w:pPr>
      <m:oMathPara>
        <m:oMath>
          <m:d>
            <m:dPr>
              <m:ctrlPr>
                <w:ins w:id="183" w:author="Gleb Radchenko" w:date="2016-02-18T19:05:00Z">
                  <w:rPr>
                    <w:rFonts w:ascii="Cambria Math" w:hAnsi="Cambria Math"/>
                    <w:szCs w:val="24"/>
                  </w:rPr>
                </w:ins>
              </m:ctrlPr>
            </m:dPr>
            <m:e>
              <m:sSub>
                <m:sSubPr>
                  <m:ctrlPr>
                    <w:ins w:id="184" w:author="Gleb Radchenko" w:date="2016-02-18T19:05:00Z">
                      <w:rPr>
                        <w:rFonts w:ascii="Cambria Math" w:hAnsi="Cambria Math"/>
                        <w:szCs w:val="24"/>
                      </w:rPr>
                    </w:ins>
                  </m:ctrlPr>
                </m:sSubPr>
                <m:e>
                  <m:r>
                    <w:ins w:id="185" w:author="Gleb Radchenko" w:date="2016-02-18T19:05:00Z">
                      <w:rPr>
                        <w:rFonts w:ascii="Cambria Math" w:hAnsi="Cambria Math"/>
                      </w:rPr>
                      <m:t>P</m:t>
                    </w:ins>
                  </m:r>
                </m:e>
                <m:sub>
                  <m:r>
                    <w:ins w:id="186" w:author="Gleb Radchenko" w:date="2016-02-18T19:05:00Z">
                      <m:rPr>
                        <m:scr m:val="fraktur"/>
                        <m:sty m:val="p"/>
                      </m:rPr>
                      <w:rPr>
                        <w:rFonts w:ascii="Cambria Math" w:hAnsi="Cambria Math"/>
                      </w:rPr>
                      <m:t>m</m:t>
                    </w:ins>
                  </m:r>
                </m:sub>
              </m:sSub>
              <m:r>
                <w:ins w:id="187" w:author="Gleb Radchenko" w:date="2016-02-18T19:05:00Z">
                  <m:rPr>
                    <m:sty m:val="p"/>
                  </m:rPr>
                  <w:rPr>
                    <w:rFonts w:ascii="Cambria Math" w:hAnsi="Cambria Math"/>
                  </w:rPr>
                  <m:t>,</m:t>
                </w:ins>
              </m:r>
              <m:sSub>
                <m:sSubPr>
                  <m:ctrlPr>
                    <w:ins w:id="188" w:author="Gleb Radchenko" w:date="2016-02-18T19:05:00Z">
                      <w:rPr>
                        <w:rFonts w:ascii="Cambria Math" w:hAnsi="Cambria Math"/>
                        <w:szCs w:val="24"/>
                      </w:rPr>
                    </w:ins>
                  </m:ctrlPr>
                </m:sSubPr>
                <m:e>
                  <m:r>
                    <w:ins w:id="189" w:author="Gleb Radchenko" w:date="2016-02-18T19:05:00Z">
                      <w:rPr>
                        <w:rFonts w:ascii="Cambria Math" w:hAnsi="Cambria Math"/>
                      </w:rPr>
                      <m:t>m</m:t>
                    </w:ins>
                  </m:r>
                </m:e>
                <m:sub>
                  <m:r>
                    <w:ins w:id="190" w:author="Gleb Radchenko" w:date="2016-02-18T19:05:00Z">
                      <m:rPr>
                        <m:scr m:val="fraktur"/>
                        <m:sty m:val="p"/>
                      </m:rPr>
                      <w:rPr>
                        <w:rFonts w:ascii="Cambria Math" w:hAnsi="Cambria Math"/>
                      </w:rPr>
                      <m:t>m</m:t>
                    </w:ins>
                  </m:r>
                </m:sub>
              </m:sSub>
              <m:r>
                <w:ins w:id="191" w:author="Gleb Radchenko" w:date="2016-02-18T19:05:00Z">
                  <m:rPr>
                    <m:sty m:val="p"/>
                  </m:rPr>
                  <w:rPr>
                    <w:rFonts w:ascii="Cambria Math" w:hAnsi="Cambria Math"/>
                  </w:rPr>
                  <m:t>,</m:t>
                </w:ins>
              </m:r>
              <m:sSub>
                <m:sSubPr>
                  <m:ctrlPr>
                    <w:ins w:id="192" w:author="Gleb Radchenko" w:date="2016-02-18T19:05:00Z">
                      <w:rPr>
                        <w:rFonts w:ascii="Cambria Math" w:hAnsi="Cambria Math"/>
                        <w:szCs w:val="24"/>
                      </w:rPr>
                    </w:ins>
                  </m:ctrlPr>
                </m:sSubPr>
                <m:e>
                  <m:r>
                    <w:ins w:id="193" w:author="Gleb Radchenko" w:date="2016-02-18T19:05:00Z">
                      <m:rPr>
                        <m:sty m:val="p"/>
                      </m:rPr>
                      <w:rPr>
                        <w:rFonts w:ascii="Cambria Math" w:hAnsi="Cambria Math"/>
                      </w:rPr>
                      <m:t>Π</m:t>
                    </w:ins>
                  </m:r>
                </m:e>
                <m:sub>
                  <m:r>
                    <w:ins w:id="194" w:author="Gleb Radchenko" w:date="2016-02-18T19:05:00Z">
                      <m:rPr>
                        <m:scr m:val="fraktur"/>
                        <m:sty m:val="p"/>
                      </m:rPr>
                      <w:rPr>
                        <w:rFonts w:ascii="Cambria Math" w:hAnsi="Cambria Math"/>
                      </w:rPr>
                      <m:t>m</m:t>
                    </w:ins>
                  </m:r>
                </m:sub>
              </m:sSub>
            </m:e>
          </m:d>
          <m:r>
            <w:ins w:id="195" w:author="Gleb Radchenko" w:date="2016-02-18T19:05:00Z">
              <m:rPr>
                <m:sty m:val="p"/>
              </m:rPr>
              <w:rPr>
                <w:rFonts w:ascii="Cambria Math" w:hAnsi="Cambria Math"/>
              </w:rPr>
              <m:t>,</m:t>
            </w:ins>
          </m:r>
        </m:oMath>
      </m:oMathPara>
    </w:p>
    <w:p w14:paraId="6F16B1CE" w14:textId="4C6886F5" w:rsidR="00FD75DD" w:rsidRPr="00B0372D" w:rsidRDefault="00FD75DD" w:rsidP="00FD75DD">
      <w:pPr>
        <w:pStyle w:val="ispTextmain"/>
        <w:rPr>
          <w:ins w:id="196" w:author="Gleb Radchenko" w:date="2016-02-18T19:05:00Z"/>
          <w:lang w:val="en-US"/>
          <w:rPrChange w:id="197" w:author="kwadraterry" w:date="2016-02-19T14:11:00Z">
            <w:rPr>
              <w:ins w:id="198" w:author="Gleb Radchenko" w:date="2016-02-18T19:05:00Z"/>
            </w:rPr>
          </w:rPrChange>
        </w:rPr>
      </w:pPr>
      <w:ins w:id="199" w:author="Gleb Radchenko" w:date="2016-02-18T19:05:00Z">
        <w:del w:id="200" w:author="kwadraterry" w:date="2016-02-19T14:10:00Z">
          <w:r w:rsidRPr="00795AD3" w:rsidDel="00B0372D">
            <w:delText>где</w:delText>
          </w:r>
        </w:del>
      </w:ins>
      <w:ins w:id="201" w:author="kwadraterry" w:date="2016-02-19T14:10:00Z">
        <w:r w:rsidR="00B0372D">
          <w:rPr>
            <w:lang w:val="en-US"/>
          </w:rPr>
          <w:t>where</w:t>
        </w:r>
      </w:ins>
      <w:ins w:id="202" w:author="Gleb Radchenko" w:date="2016-02-18T19:05:00Z">
        <w:r w:rsidRPr="00B0372D">
          <w:rPr>
            <w:lang w:val="en-US"/>
            <w:rPrChange w:id="203" w:author="kwadraterry" w:date="2016-02-19T14:11:00Z">
              <w:rPr/>
            </w:rPrChange>
          </w:rPr>
          <w:t xml:space="preserve"> </w:t>
        </w:r>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Pr="00B0372D">
          <w:rPr>
            <w:lang w:val="en-US"/>
            <w:rPrChange w:id="204" w:author="kwadraterry" w:date="2016-02-19T14:11:00Z">
              <w:rPr/>
            </w:rPrChange>
          </w:rPr>
          <w:t xml:space="preserve"> </w:t>
        </w:r>
      </w:ins>
      <w:ins w:id="205" w:author="kwadraterry" w:date="2016-02-19T14:11:00Z">
        <w:r w:rsidR="00B0372D" w:rsidRPr="00B0372D">
          <w:rPr>
            <w:lang w:val="en-US"/>
            <w:rPrChange w:id="206" w:author="kwadraterry" w:date="2016-02-19T14:11:00Z">
              <w:rPr/>
            </w:rPrChange>
          </w:rPr>
          <w:t>is an ordered set of virtual machine’s computational cores</w:t>
        </w:r>
        <w:r w:rsidR="00B0372D" w:rsidRPr="00B0372D" w:rsidDel="00B0372D">
          <w:rPr>
            <w:lang w:val="en-US"/>
            <w:rPrChange w:id="207" w:author="kwadraterry" w:date="2016-02-19T14:11:00Z">
              <w:rPr/>
            </w:rPrChange>
          </w:rPr>
          <w:t xml:space="preserve"> </w:t>
        </w:r>
      </w:ins>
      <w:ins w:id="208" w:author="Gleb Radchenko" w:date="2016-02-18T19:05:00Z">
        <w:del w:id="209" w:author="kwadraterry" w:date="2016-02-19T14:11:00Z">
          <w:r w:rsidRPr="00B0372D" w:rsidDel="00B0372D">
            <w:rPr>
              <w:lang w:val="en-US"/>
              <w:rPrChange w:id="210" w:author="kwadraterry" w:date="2016-02-19T14:11:00Z">
                <w:rPr/>
              </w:rPrChange>
            </w:rPr>
            <w:delText xml:space="preserve">– </w:delText>
          </w:r>
          <w:r w:rsidRPr="00795AD3" w:rsidDel="00B0372D">
            <w:delText>это</w:delText>
          </w:r>
          <w:r w:rsidRPr="00B0372D" w:rsidDel="00B0372D">
            <w:rPr>
              <w:lang w:val="en-US"/>
              <w:rPrChange w:id="211" w:author="kwadraterry" w:date="2016-02-19T14:11:00Z">
                <w:rPr/>
              </w:rPrChange>
            </w:rPr>
            <w:delText xml:space="preserve"> </w:delText>
          </w:r>
          <w:r w:rsidRPr="00795AD3" w:rsidDel="00B0372D">
            <w:delText>упорядоченное</w:delText>
          </w:r>
          <w:r w:rsidRPr="00B0372D" w:rsidDel="00B0372D">
            <w:rPr>
              <w:lang w:val="en-US"/>
              <w:rPrChange w:id="212" w:author="kwadraterry" w:date="2016-02-19T14:11:00Z">
                <w:rPr/>
              </w:rPrChange>
            </w:rPr>
            <w:delText xml:space="preserve"> </w:delText>
          </w:r>
          <w:r w:rsidRPr="00795AD3" w:rsidDel="00B0372D">
            <w:delText>множество</w:delText>
          </w:r>
          <w:r w:rsidRPr="00B0372D" w:rsidDel="00B0372D">
            <w:rPr>
              <w:lang w:val="en-US"/>
              <w:rPrChange w:id="213" w:author="kwadraterry" w:date="2016-02-19T14:11:00Z">
                <w:rPr/>
              </w:rPrChange>
            </w:rPr>
            <w:delText xml:space="preserve"> </w:delText>
          </w:r>
          <w:r w:rsidDel="00B0372D">
            <w:delText>вычислительных</w:delText>
          </w:r>
          <w:r w:rsidRPr="00B0372D" w:rsidDel="00B0372D">
            <w:rPr>
              <w:lang w:val="en-US"/>
              <w:rPrChange w:id="214" w:author="kwadraterry" w:date="2016-02-19T14:11:00Z">
                <w:rPr/>
              </w:rPrChange>
            </w:rPr>
            <w:delText xml:space="preserve"> </w:delText>
          </w:r>
          <w:r w:rsidDel="00B0372D">
            <w:delText>ядер</w:delText>
          </w:r>
          <w:r w:rsidRPr="00B0372D" w:rsidDel="00B0372D">
            <w:rPr>
              <w:lang w:val="en-US"/>
              <w:rPrChange w:id="215" w:author="kwadraterry" w:date="2016-02-19T14:11:00Z">
                <w:rPr/>
              </w:rPrChange>
            </w:rPr>
            <w:delText xml:space="preserve">, </w:delText>
          </w:r>
          <w:r w:rsidDel="00B0372D">
            <w:delText>выделенных</w:delText>
          </w:r>
          <w:r w:rsidRPr="00B0372D" w:rsidDel="00B0372D">
            <w:rPr>
              <w:lang w:val="en-US"/>
              <w:rPrChange w:id="216" w:author="kwadraterry" w:date="2016-02-19T14:11:00Z">
                <w:rPr/>
              </w:rPrChange>
            </w:rPr>
            <w:delText xml:space="preserve"> </w:delText>
          </w:r>
          <w:r w:rsidDel="00B0372D">
            <w:delText>виртуальной</w:delText>
          </w:r>
          <w:r w:rsidRPr="00B0372D" w:rsidDel="00B0372D">
            <w:rPr>
              <w:lang w:val="en-US"/>
              <w:rPrChange w:id="217" w:author="kwadraterry" w:date="2016-02-19T14:11:00Z">
                <w:rPr/>
              </w:rPrChange>
            </w:rPr>
            <w:delText xml:space="preserve"> </w:delText>
          </w:r>
          <w:r w:rsidDel="00B0372D">
            <w:delText>машине</w:delText>
          </w:r>
        </w:del>
        <w:r w:rsidRPr="00B0372D">
          <w:rPr>
            <w:lang w:val="en-US"/>
            <w:rPrChange w:id="218" w:author="kwadraterry" w:date="2016-02-19T14:11:00Z">
              <w:rPr/>
            </w:rPrChange>
          </w:rPr>
          <w:t xml:space="preserve">;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m</m:t>
              </m:r>
            </m:sub>
          </m:sSub>
        </m:oMath>
        <w:r w:rsidRPr="00B0372D">
          <w:rPr>
            <w:lang w:val="en-US"/>
            <w:rPrChange w:id="219" w:author="kwadraterry" w:date="2016-02-19T14:11:00Z">
              <w:rPr/>
            </w:rPrChange>
          </w:rPr>
          <w:t xml:space="preserve"> </w:t>
        </w:r>
      </w:ins>
      <w:ins w:id="220" w:author="kwadraterry" w:date="2016-02-19T14:11:00Z">
        <w:r w:rsidR="00B0372D" w:rsidRPr="00B0372D">
          <w:rPr>
            <w:lang w:val="en-US"/>
            <w:rPrChange w:id="221" w:author="kwadraterry" w:date="2016-02-19T14:11:00Z">
              <w:rPr/>
            </w:rPrChange>
          </w:rPr>
          <w:t>is virtual machine’s available RAM</w:t>
        </w:r>
      </w:ins>
      <w:ins w:id="222" w:author="Gleb Radchenko" w:date="2016-02-18T19:05:00Z">
        <w:del w:id="223" w:author="kwadraterry" w:date="2016-02-19T14:11:00Z">
          <w:r w:rsidRPr="00B0372D" w:rsidDel="00B0372D">
            <w:rPr>
              <w:lang w:val="en-US"/>
              <w:rPrChange w:id="224" w:author="kwadraterry" w:date="2016-02-19T14:11:00Z">
                <w:rPr/>
              </w:rPrChange>
            </w:rPr>
            <w:delText xml:space="preserve">– </w:delText>
          </w:r>
          <w:r w:rsidRPr="00795AD3" w:rsidDel="00B0372D">
            <w:delText>это</w:delText>
          </w:r>
          <w:r w:rsidRPr="00B0372D" w:rsidDel="00B0372D">
            <w:rPr>
              <w:lang w:val="en-US"/>
              <w:rPrChange w:id="225" w:author="kwadraterry" w:date="2016-02-19T14:11:00Z">
                <w:rPr/>
              </w:rPrChange>
            </w:rPr>
            <w:delText xml:space="preserve"> </w:delText>
          </w:r>
          <w:r w:rsidRPr="00795AD3" w:rsidDel="00B0372D">
            <w:delText>объем</w:delText>
          </w:r>
          <w:r w:rsidRPr="00B0372D" w:rsidDel="00B0372D">
            <w:rPr>
              <w:lang w:val="en-US"/>
              <w:rPrChange w:id="226" w:author="kwadraterry" w:date="2016-02-19T14:11:00Z">
                <w:rPr/>
              </w:rPrChange>
            </w:rPr>
            <w:delText xml:space="preserve"> </w:delText>
          </w:r>
          <w:r w:rsidRPr="00795AD3" w:rsidDel="00B0372D">
            <w:delText>оперативной</w:delText>
          </w:r>
          <w:r w:rsidRPr="00B0372D" w:rsidDel="00B0372D">
            <w:rPr>
              <w:lang w:val="en-US"/>
              <w:rPrChange w:id="227" w:author="kwadraterry" w:date="2016-02-19T14:11:00Z">
                <w:rPr/>
              </w:rPrChange>
            </w:rPr>
            <w:delText xml:space="preserve"> </w:delText>
          </w:r>
          <w:r w:rsidRPr="00795AD3" w:rsidDel="00B0372D">
            <w:delText>памяти</w:delText>
          </w:r>
          <w:r w:rsidRPr="00B0372D" w:rsidDel="00B0372D">
            <w:rPr>
              <w:lang w:val="en-US"/>
              <w:rPrChange w:id="228" w:author="kwadraterry" w:date="2016-02-19T14:11:00Z">
                <w:rPr/>
              </w:rPrChange>
            </w:rPr>
            <w:delText xml:space="preserve">, </w:delText>
          </w:r>
          <w:r w:rsidRPr="00795AD3" w:rsidDel="00B0372D">
            <w:delText>выделенный</w:delText>
          </w:r>
          <w:r w:rsidRPr="00B0372D" w:rsidDel="00B0372D">
            <w:rPr>
              <w:lang w:val="en-US"/>
              <w:rPrChange w:id="229" w:author="kwadraterry" w:date="2016-02-19T14:11:00Z">
                <w:rPr/>
              </w:rPrChange>
            </w:rPr>
            <w:delText xml:space="preserve"> </w:delText>
          </w:r>
          <w:r w:rsidRPr="00795AD3" w:rsidDel="00B0372D">
            <w:delText>виртуальной</w:delText>
          </w:r>
          <w:r w:rsidRPr="00B0372D" w:rsidDel="00B0372D">
            <w:rPr>
              <w:lang w:val="en-US"/>
              <w:rPrChange w:id="230" w:author="kwadraterry" w:date="2016-02-19T14:11:00Z">
                <w:rPr/>
              </w:rPrChange>
            </w:rPr>
            <w:delText xml:space="preserve"> </w:delText>
          </w:r>
          <w:r w:rsidRPr="00795AD3" w:rsidDel="00B0372D">
            <w:delText>машине</w:delText>
          </w:r>
        </w:del>
        <w:r w:rsidRPr="00B0372D">
          <w:rPr>
            <w:lang w:val="en-US"/>
            <w:rPrChange w:id="231" w:author="kwadraterry" w:date="2016-02-19T14:11:00Z">
              <w:rPr/>
            </w:rPrChange>
          </w:rPr>
          <w:t xml:space="preserve">;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m</m:t>
              </m:r>
            </m:sub>
          </m:sSub>
          <m:r>
            <w:del w:id="232" w:author="kwadraterry" w:date="2016-02-19T14:12:00Z">
              <m:rPr>
                <m:sty m:val="p"/>
              </m:rPr>
              <w:rPr>
                <w:rFonts w:ascii="Cambria Math" w:hAnsi="Cambria Math"/>
                <w:lang w:val="en-US"/>
              </w:rPr>
              <m:t xml:space="preserve"> –</m:t>
            </w:del>
          </m:r>
        </m:oMath>
        <w:r w:rsidRPr="00B0372D">
          <w:rPr>
            <w:lang w:val="en-US"/>
            <w:rPrChange w:id="233" w:author="kwadraterry" w:date="2016-02-19T14:11:00Z">
              <w:rPr/>
            </w:rPrChange>
          </w:rPr>
          <w:t xml:space="preserve"> </w:t>
        </w:r>
      </w:ins>
      <w:ins w:id="234" w:author="kwadraterry" w:date="2016-02-19T14:12:00Z">
        <w:r w:rsidR="00B0372D" w:rsidRPr="00B0372D">
          <w:rPr>
            <w:lang w:val="en-US"/>
          </w:rPr>
          <w:t>is virtual machine’s computational parameters vector</w:t>
        </w:r>
        <w:r w:rsidR="00B0372D" w:rsidRPr="00B0372D" w:rsidDel="00B0372D">
          <w:rPr>
            <w:lang w:val="en-US"/>
          </w:rPr>
          <w:t xml:space="preserve"> </w:t>
        </w:r>
      </w:ins>
      <w:ins w:id="235" w:author="Gleb Radchenko" w:date="2016-02-18T19:05:00Z">
        <w:del w:id="236" w:author="kwadraterry" w:date="2016-02-19T14:12:00Z">
          <w:r w:rsidRPr="00795AD3" w:rsidDel="00B0372D">
            <w:delText>это</w:delText>
          </w:r>
          <w:r w:rsidRPr="00B0372D" w:rsidDel="00B0372D">
            <w:rPr>
              <w:lang w:val="en-US"/>
              <w:rPrChange w:id="237" w:author="kwadraterry" w:date="2016-02-19T14:11:00Z">
                <w:rPr/>
              </w:rPrChange>
            </w:rPr>
            <w:delText xml:space="preserve"> </w:delText>
          </w:r>
          <w:r w:rsidDel="00B0372D">
            <w:delText>вектор</w:delText>
          </w:r>
          <w:r w:rsidRPr="00B0372D" w:rsidDel="00B0372D">
            <w:rPr>
              <w:lang w:val="en-US"/>
              <w:rPrChange w:id="238" w:author="kwadraterry" w:date="2016-02-19T14:11:00Z">
                <w:rPr/>
              </w:rPrChange>
            </w:rPr>
            <w:delText xml:space="preserve"> </w:delText>
          </w:r>
          <w:r w:rsidDel="00B0372D">
            <w:delText>характеристик</w:delText>
          </w:r>
          <w:r w:rsidRPr="00B0372D" w:rsidDel="00B0372D">
            <w:rPr>
              <w:lang w:val="en-US"/>
              <w:rPrChange w:id="239" w:author="kwadraterry" w:date="2016-02-19T14:11:00Z">
                <w:rPr/>
              </w:rPrChange>
            </w:rPr>
            <w:delText xml:space="preserve"> </w:delText>
          </w:r>
          <w:r w:rsidDel="00B0372D">
            <w:delText>производительности</w:delText>
          </w:r>
          <w:r w:rsidRPr="00B0372D" w:rsidDel="00B0372D">
            <w:rPr>
              <w:lang w:val="en-US"/>
              <w:rPrChange w:id="240" w:author="kwadraterry" w:date="2016-02-19T14:11:00Z">
                <w:rPr/>
              </w:rPrChange>
            </w:rPr>
            <w:delText xml:space="preserve"> </w:delText>
          </w:r>
          <w:r w:rsidRPr="00795AD3" w:rsidDel="00B0372D">
            <w:delText>виртуальной</w:delText>
          </w:r>
          <w:r w:rsidRPr="00B0372D" w:rsidDel="00B0372D">
            <w:rPr>
              <w:lang w:val="en-US"/>
              <w:rPrChange w:id="241" w:author="kwadraterry" w:date="2016-02-19T14:11:00Z">
                <w:rPr/>
              </w:rPrChange>
            </w:rPr>
            <w:delText xml:space="preserve"> </w:delText>
          </w:r>
          <w:r w:rsidRPr="00795AD3" w:rsidDel="00B0372D">
            <w:delText>машины</w:delText>
          </w:r>
        </w:del>
        <w:r w:rsidRPr="00B0372D">
          <w:rPr>
            <w:lang w:val="en-US"/>
            <w:rPrChange w:id="242" w:author="kwadraterry" w:date="2016-02-19T14:11:00Z">
              <w:rPr/>
            </w:rPrChange>
          </w:rPr>
          <w:t>.</w:t>
        </w:r>
      </w:ins>
    </w:p>
    <w:p w14:paraId="54B0310F" w14:textId="3B06371B" w:rsidR="00FD75DD" w:rsidRPr="00B0372D" w:rsidRDefault="00B0372D" w:rsidP="00FD75DD">
      <w:pPr>
        <w:pStyle w:val="ispTextmain"/>
        <w:rPr>
          <w:ins w:id="243" w:author="Gleb Radchenko" w:date="2016-02-18T19:05:00Z"/>
          <w:lang w:val="en-US"/>
          <w:rPrChange w:id="244" w:author="kwadraterry" w:date="2016-02-19T14:12:00Z">
            <w:rPr>
              <w:ins w:id="245" w:author="Gleb Radchenko" w:date="2016-02-18T19:05:00Z"/>
            </w:rPr>
          </w:rPrChange>
        </w:rPr>
      </w:pPr>
      <w:ins w:id="246" w:author="kwadraterry" w:date="2016-02-19T14:12:00Z">
        <w:r w:rsidRPr="00B0372D">
          <w:rPr>
            <w:lang w:val="en-US"/>
            <w:rPrChange w:id="247" w:author="kwadraterry" w:date="2016-02-19T14:12:00Z">
              <w:rPr/>
            </w:rPrChange>
          </w:rPr>
          <w:lastRenderedPageBreak/>
          <w:t>We define a computational unit’s performance factor as</w:t>
        </w:r>
        <w:r w:rsidRPr="00B0372D" w:rsidDel="00B0372D">
          <w:rPr>
            <w:lang w:val="en-US"/>
            <w:rPrChange w:id="248" w:author="kwadraterry" w:date="2016-02-19T14:12:00Z">
              <w:rPr/>
            </w:rPrChange>
          </w:rPr>
          <w:t xml:space="preserve"> </w:t>
        </w:r>
      </w:ins>
      <w:ins w:id="249" w:author="Gleb Radchenko" w:date="2016-02-18T19:05:00Z">
        <w:del w:id="250" w:author="kwadraterry" w:date="2016-02-19T14:12:00Z">
          <w:r w:rsidR="00FD75DD" w:rsidDel="00B0372D">
            <w:delText>Определим</w:delText>
          </w:r>
          <w:r w:rsidR="00FD75DD" w:rsidRPr="00B0372D" w:rsidDel="00B0372D">
            <w:rPr>
              <w:lang w:val="en-US"/>
              <w:rPrChange w:id="251" w:author="kwadraterry" w:date="2016-02-19T14:12:00Z">
                <w:rPr/>
              </w:rPrChange>
            </w:rPr>
            <w:delText xml:space="preserve"> </w:delText>
          </w:r>
          <w:r w:rsidR="00FD75DD" w:rsidDel="00B0372D">
            <w:delText>характеристику</w:delText>
          </w:r>
          <w:r w:rsidR="00FD75DD" w:rsidRPr="00B0372D" w:rsidDel="00B0372D">
            <w:rPr>
              <w:lang w:val="en-US"/>
              <w:rPrChange w:id="252" w:author="kwadraterry" w:date="2016-02-19T14:12:00Z">
                <w:rPr/>
              </w:rPrChange>
            </w:rPr>
            <w:delText xml:space="preserve"> </w:delText>
          </w:r>
          <w:r w:rsidR="00FD75DD" w:rsidDel="00B0372D">
            <w:delText>производительности</w:delText>
          </w:r>
          <w:r w:rsidR="00FD75DD" w:rsidRPr="00B0372D" w:rsidDel="00B0372D">
            <w:rPr>
              <w:lang w:val="en-US"/>
              <w:rPrChange w:id="253" w:author="kwadraterry" w:date="2016-02-19T14:12:00Z">
                <w:rPr/>
              </w:rPrChange>
            </w:rPr>
            <w:delText xml:space="preserve"> </w:delText>
          </w:r>
          <w:r w:rsidR="00FD75DD" w:rsidDel="00B0372D">
            <w:delText>вычислительной</w:delText>
          </w:r>
          <w:r w:rsidR="00FD75DD" w:rsidRPr="00B0372D" w:rsidDel="00B0372D">
            <w:rPr>
              <w:lang w:val="en-US"/>
              <w:rPrChange w:id="254" w:author="kwadraterry" w:date="2016-02-19T14:12:00Z">
                <w:rPr/>
              </w:rPrChange>
            </w:rPr>
            <w:delText xml:space="preserve"> </w:delText>
          </w:r>
          <w:r w:rsidR="00FD75DD" w:rsidDel="00B0372D">
            <w:delText>машины</w:delText>
          </w:r>
          <w:r w:rsidR="00FD75DD" w:rsidRPr="00B0372D" w:rsidDel="00B0372D">
            <w:rPr>
              <w:lang w:val="en-US"/>
              <w:rPrChange w:id="255" w:author="kwadraterry" w:date="2016-02-19T14:12:00Z">
                <w:rPr/>
              </w:rPrChange>
            </w:rPr>
            <w:delText xml:space="preserve"> </w:delText>
          </w:r>
          <w:r w:rsidR="00FD75DD" w:rsidDel="00B0372D">
            <w:delText>как</w:delText>
          </w:r>
          <w:r w:rsidR="00FD75DD" w:rsidRPr="00B0372D" w:rsidDel="00B0372D">
            <w:rPr>
              <w:lang w:val="en-US"/>
              <w:rPrChange w:id="256" w:author="kwadraterry" w:date="2016-02-19T14:12:00Z">
                <w:rPr/>
              </w:rPrChange>
            </w:rPr>
            <w:delText xml:space="preserve"> </w:delText>
          </w:r>
          <w:r w:rsidR="00FD75DD" w:rsidDel="00B0372D">
            <w:delText>отображение</w:delText>
          </w:r>
        </w:del>
        <w:r w:rsidR="00FD75DD" w:rsidRPr="00B0372D">
          <w:rPr>
            <w:lang w:val="en-US"/>
            <w:rPrChange w:id="257" w:author="kwadraterry" w:date="2016-02-19T14:12:00Z">
              <w:rPr/>
            </w:rPrChange>
          </w:rPr>
          <w:t>:</w:t>
        </w:r>
      </w:ins>
    </w:p>
    <w:p w14:paraId="0656E4CB" w14:textId="77777777" w:rsidR="00FD75DD" w:rsidRDefault="00FD75DD" w:rsidP="00FD75DD">
      <w:pPr>
        <w:pStyle w:val="ispTextmain"/>
        <w:rPr>
          <w:ins w:id="258" w:author="Gleb Radchenko" w:date="2016-02-18T19:05:00Z"/>
        </w:rPr>
      </w:pPr>
      <m:oMathPara>
        <m:oMath>
          <m:r>
            <w:ins w:id="259" w:author="Gleb Radchenko" w:date="2016-02-18T19:05:00Z">
              <w:rPr>
                <w:rFonts w:ascii="Cambria Math" w:hAnsi="Cambria Math"/>
              </w:rPr>
              <m:t>π</m:t>
            </w:ins>
          </m:r>
          <m:r>
            <w:ins w:id="260" w:author="Gleb Radchenko" w:date="2016-02-18T19:05:00Z">
              <m:rPr>
                <m:scr m:val="fraktur"/>
                <m:sty m:val="p"/>
              </m:rPr>
              <w:rPr>
                <w:rFonts w:ascii="Cambria Math" w:hAnsi="Cambria Math"/>
              </w:rPr>
              <m:t>:m→</m:t>
            </w:ins>
          </m:r>
          <m:sSub>
            <m:sSubPr>
              <m:ctrlPr>
                <w:ins w:id="261" w:author="Gleb Radchenko" w:date="2016-02-18T19:05:00Z">
                  <w:rPr>
                    <w:rFonts w:ascii="Cambria Math" w:hAnsi="Cambria Math"/>
                    <w:szCs w:val="24"/>
                  </w:rPr>
                </w:ins>
              </m:ctrlPr>
            </m:sSubPr>
            <m:e>
              <m:r>
                <w:ins w:id="262" w:author="Gleb Radchenko" w:date="2016-02-18T19:05:00Z">
                  <m:rPr>
                    <m:scr m:val="double-struck"/>
                    <m:sty m:val="p"/>
                  </m:rPr>
                  <w:rPr>
                    <w:rFonts w:ascii="Cambria Math" w:hAnsi="Cambria Math"/>
                  </w:rPr>
                  <m:t>Z</m:t>
                </w:ins>
              </m:r>
            </m:e>
            <m:sub>
              <m:r>
                <w:ins w:id="263" w:author="Gleb Radchenko" w:date="2016-02-18T19:05:00Z">
                  <m:rPr>
                    <m:sty m:val="p"/>
                  </m:rPr>
                  <w:rPr>
                    <w:rFonts w:ascii="Cambria Math" w:hAnsi="Cambria Math"/>
                  </w:rPr>
                  <m:t>&gt;0</m:t>
                </w:ins>
              </m:r>
            </m:sub>
          </m:sSub>
          <m:r>
            <w:ins w:id="264" w:author="Gleb Radchenko" w:date="2016-02-18T19:05:00Z">
              <m:rPr>
                <m:sty m:val="p"/>
              </m:rPr>
              <w:rPr>
                <w:rFonts w:ascii="Cambria Math" w:hAnsi="Cambria Math"/>
              </w:rPr>
              <m:t>,</m:t>
            </w:ins>
          </m:r>
        </m:oMath>
      </m:oMathPara>
    </w:p>
    <w:p w14:paraId="4E93F924" w14:textId="54A8CA6B" w:rsidR="00FD75DD" w:rsidRPr="00B0372D" w:rsidRDefault="00FD75DD" w:rsidP="00FD75DD">
      <w:pPr>
        <w:pStyle w:val="ispTextmain"/>
        <w:rPr>
          <w:ins w:id="265" w:author="Gleb Radchenko" w:date="2016-02-18T19:05:00Z"/>
          <w:lang w:val="en-US"/>
          <w:rPrChange w:id="266" w:author="kwadraterry" w:date="2016-02-19T14:12:00Z">
            <w:rPr>
              <w:ins w:id="267" w:author="Gleb Radchenko" w:date="2016-02-18T19:05:00Z"/>
            </w:rPr>
          </w:rPrChange>
        </w:rPr>
      </w:pPr>
      <w:ins w:id="268" w:author="Gleb Radchenko" w:date="2016-02-18T19:05:00Z">
        <w:del w:id="269" w:author="kwadraterry" w:date="2016-02-19T14:13:00Z">
          <w:r w:rsidDel="00B0372D">
            <w:delText>где</w:delText>
          </w:r>
        </w:del>
      </w:ins>
      <w:ins w:id="270" w:author="kwadraterry" w:date="2016-02-19T14:13:00Z">
        <w:r w:rsidR="00B0372D">
          <w:rPr>
            <w:lang w:val="en-US"/>
          </w:rPr>
          <w:t>where</w:t>
        </w:r>
      </w:ins>
      <w:ins w:id="271" w:author="Gleb Radchenko" w:date="2016-02-18T19:05:00Z">
        <w:r w:rsidRPr="00B0372D">
          <w:rPr>
            <w:lang w:val="en-US"/>
            <w:rPrChange w:id="272" w:author="kwadraterry" w:date="2016-02-19T14:12:00Z">
              <w:rPr/>
            </w:rPrChange>
          </w:rPr>
          <w:t xml:space="preserve"> </w:t>
        </w:r>
        <m:oMath>
          <m:r>
            <m:rPr>
              <m:scr m:val="fraktur"/>
              <m:sty m:val="p"/>
            </m:rPr>
            <w:rPr>
              <w:rFonts w:ascii="Cambria Math" w:hAnsi="Cambria Math"/>
            </w:rPr>
            <m:t>m</m:t>
          </m:r>
          <m:r>
            <m:rPr>
              <m:sty m:val="p"/>
            </m:rPr>
            <w:rPr>
              <w:rFonts w:ascii="Cambria Math" w:hAnsi="Cambria Math"/>
              <w:lang w:val="en-US"/>
              <w:rPrChange w:id="273" w:author="kwadraterry" w:date="2016-02-19T14:12:00Z">
                <w:rPr>
                  <w:rFonts w:ascii="Cambria Math" w:hAnsi="Cambria Math"/>
                </w:rPr>
              </w:rPrChange>
            </w:rPr>
            <m:t xml:space="preserve"> </m:t>
          </m:r>
        </m:oMath>
        <w:del w:id="274" w:author="kwadraterry" w:date="2016-02-19T14:13:00Z">
          <w:r w:rsidRPr="00B0372D" w:rsidDel="00B0372D">
            <w:rPr>
              <w:lang w:val="en-US"/>
              <w:rPrChange w:id="275" w:author="kwadraterry" w:date="2016-02-19T14:12:00Z">
                <w:rPr/>
              </w:rPrChange>
            </w:rPr>
            <w:delText>–</w:delText>
          </w:r>
        </w:del>
        <w:r w:rsidRPr="00B0372D">
          <w:rPr>
            <w:lang w:val="en-US"/>
            <w:rPrChange w:id="276" w:author="kwadraterry" w:date="2016-02-19T14:12:00Z">
              <w:rPr/>
            </w:rPrChange>
          </w:rPr>
          <w:t xml:space="preserve"> </w:t>
        </w:r>
      </w:ins>
      <w:ins w:id="277" w:author="kwadraterry" w:date="2016-02-19T14:12:00Z">
        <w:r w:rsidR="00B0372D" w:rsidRPr="00B0372D">
          <w:rPr>
            <w:lang w:val="en-US"/>
          </w:rPr>
          <w:t>is a virtual machine prototype that exists in the computational system</w:t>
        </w:r>
        <w:r w:rsidR="00B0372D" w:rsidRPr="00B0372D" w:rsidDel="00B0372D">
          <w:rPr>
            <w:lang w:val="en-US"/>
          </w:rPr>
          <w:t xml:space="preserve"> </w:t>
        </w:r>
      </w:ins>
      <w:ins w:id="278" w:author="Gleb Radchenko" w:date="2016-02-18T19:05:00Z">
        <w:del w:id="279" w:author="kwadraterry" w:date="2016-02-19T14:12:00Z">
          <w:r w:rsidDel="00B0372D">
            <w:delText>образ</w:delText>
          </w:r>
          <w:r w:rsidRPr="00B0372D" w:rsidDel="00B0372D">
            <w:rPr>
              <w:lang w:val="en-US"/>
              <w:rPrChange w:id="280" w:author="kwadraterry" w:date="2016-02-19T14:12:00Z">
                <w:rPr/>
              </w:rPrChange>
            </w:rPr>
            <w:delText xml:space="preserve"> </w:delText>
          </w:r>
          <w:r w:rsidDel="00B0372D">
            <w:delText>это</w:delText>
          </w:r>
          <w:r w:rsidRPr="00B0372D" w:rsidDel="00B0372D">
            <w:rPr>
              <w:lang w:val="en-US"/>
              <w:rPrChange w:id="281" w:author="kwadraterry" w:date="2016-02-19T14:12:00Z">
                <w:rPr/>
              </w:rPrChange>
            </w:rPr>
            <w:delText xml:space="preserve"> </w:delText>
          </w:r>
          <w:r w:rsidDel="00B0372D">
            <w:delText>виртуальной</w:delText>
          </w:r>
          <w:r w:rsidRPr="00B0372D" w:rsidDel="00B0372D">
            <w:rPr>
              <w:lang w:val="en-US"/>
              <w:rPrChange w:id="282" w:author="kwadraterry" w:date="2016-02-19T14:12:00Z">
                <w:rPr/>
              </w:rPrChange>
            </w:rPr>
            <w:delText xml:space="preserve"> </w:delText>
          </w:r>
          <w:r w:rsidDel="00B0372D">
            <w:delText>машины</w:delText>
          </w:r>
          <w:r w:rsidRPr="00B0372D" w:rsidDel="00B0372D">
            <w:rPr>
              <w:lang w:val="en-US"/>
              <w:rPrChange w:id="283" w:author="kwadraterry" w:date="2016-02-19T14:12:00Z">
                <w:rPr/>
              </w:rPrChange>
            </w:rPr>
            <w:delText xml:space="preserve"> (</w:delText>
          </w:r>
          <w:r w:rsidDel="00B0372D">
            <w:delText>либо</w:delText>
          </w:r>
          <w:r w:rsidRPr="00B0372D" w:rsidDel="00B0372D">
            <w:rPr>
              <w:lang w:val="en-US"/>
              <w:rPrChange w:id="284" w:author="kwadraterry" w:date="2016-02-19T14:12:00Z">
                <w:rPr/>
              </w:rPrChange>
            </w:rPr>
            <w:delText xml:space="preserve"> </w:delText>
          </w:r>
          <w:r w:rsidDel="00B0372D">
            <w:delText>вычислительный</w:delText>
          </w:r>
          <w:r w:rsidRPr="00B0372D" w:rsidDel="00B0372D">
            <w:rPr>
              <w:lang w:val="en-US"/>
              <w:rPrChange w:id="285" w:author="kwadraterry" w:date="2016-02-19T14:12:00Z">
                <w:rPr/>
              </w:rPrChange>
            </w:rPr>
            <w:delText xml:space="preserve"> </w:delText>
          </w:r>
          <w:r w:rsidDel="00B0372D">
            <w:delText>узел</w:delText>
          </w:r>
          <w:r w:rsidRPr="00B0372D" w:rsidDel="00B0372D">
            <w:rPr>
              <w:lang w:val="en-US"/>
              <w:rPrChange w:id="286" w:author="kwadraterry" w:date="2016-02-19T14:12:00Z">
                <w:rPr/>
              </w:rPrChange>
            </w:rPr>
            <w:delText xml:space="preserve">) </w:delText>
          </w:r>
          <w:r w:rsidDel="00B0372D">
            <w:delText>существующий</w:delText>
          </w:r>
          <w:r w:rsidRPr="00B0372D" w:rsidDel="00B0372D">
            <w:rPr>
              <w:lang w:val="en-US"/>
              <w:rPrChange w:id="287" w:author="kwadraterry" w:date="2016-02-19T14:12:00Z">
                <w:rPr/>
              </w:rPrChange>
            </w:rPr>
            <w:delText xml:space="preserve"> </w:delText>
          </w:r>
          <w:r w:rsidDel="00B0372D">
            <w:delText>в</w:delText>
          </w:r>
          <w:r w:rsidRPr="00B0372D" w:rsidDel="00B0372D">
            <w:rPr>
              <w:lang w:val="en-US"/>
              <w:rPrChange w:id="288" w:author="kwadraterry" w:date="2016-02-19T14:12:00Z">
                <w:rPr/>
              </w:rPrChange>
            </w:rPr>
            <w:delText xml:space="preserve"> </w:delText>
          </w:r>
          <w:r w:rsidDel="00B0372D">
            <w:delText>вычислительной</w:delText>
          </w:r>
          <w:r w:rsidRPr="00B0372D" w:rsidDel="00B0372D">
            <w:rPr>
              <w:lang w:val="en-US"/>
              <w:rPrChange w:id="289" w:author="kwadraterry" w:date="2016-02-19T14:12:00Z">
                <w:rPr/>
              </w:rPrChange>
            </w:rPr>
            <w:delText xml:space="preserve"> </w:delText>
          </w:r>
          <w:r w:rsidDel="00B0372D">
            <w:delText>системе</w:delText>
          </w:r>
          <w:r w:rsidRPr="00B0372D" w:rsidDel="00B0372D">
            <w:rPr>
              <w:lang w:val="en-US"/>
              <w:rPrChange w:id="290" w:author="kwadraterry" w:date="2016-02-19T14:12:00Z">
                <w:rPr/>
              </w:rPrChange>
            </w:rPr>
            <w:delText xml:space="preserve"> </w:delText>
          </w:r>
        </w:del>
        <m:oMath>
          <m:r>
            <m:rPr>
              <m:scr m:val="fraktur"/>
              <m:sty m:val="p"/>
            </m:rPr>
            <w:rPr>
              <w:rFonts w:ascii="Cambria Math" w:hAnsi="Cambria Math"/>
              <w:lang w:val="en-US"/>
              <w:rPrChange w:id="291" w:author="kwadraterry" w:date="2016-02-19T14:12:00Z">
                <w:rPr>
                  <w:rFonts w:ascii="Cambria Math" w:hAnsi="Cambria Math"/>
                </w:rPr>
              </w:rPrChange>
            </w:rPr>
            <m:t>C</m:t>
          </m:r>
        </m:oMath>
        <w:r w:rsidRPr="00B0372D">
          <w:rPr>
            <w:lang w:val="en-US"/>
            <w:rPrChange w:id="292" w:author="kwadraterry" w:date="2016-02-19T14:12:00Z">
              <w:rPr/>
            </w:rPrChange>
          </w:rPr>
          <w:t xml:space="preserve">. </w:t>
        </w:r>
      </w:ins>
    </w:p>
    <w:p w14:paraId="1DC9B92A" w14:textId="7B256CE4" w:rsidR="00FD75DD" w:rsidRPr="00A61992" w:rsidRDefault="00BD00DA" w:rsidP="00FD75DD">
      <w:pPr>
        <w:pStyle w:val="ispTextmain"/>
        <w:rPr>
          <w:ins w:id="293" w:author="Gleb Radchenko" w:date="2016-02-18T19:05:00Z"/>
          <w:lang w:val="en-US"/>
          <w:rPrChange w:id="294" w:author="kwadraterry" w:date="2016-02-19T14:31:00Z">
            <w:rPr>
              <w:ins w:id="295" w:author="Gleb Radchenko" w:date="2016-02-18T19:05:00Z"/>
            </w:rPr>
          </w:rPrChange>
        </w:rPr>
      </w:pPr>
      <w:ins w:id="296" w:author="kwadraterry" w:date="2016-02-19T14:21:00Z">
        <w:r w:rsidRPr="00BD00DA">
          <w:rPr>
            <w:lang w:val="en-US"/>
            <w:rPrChange w:id="297" w:author="kwadraterry" w:date="2016-02-19T14:21:00Z">
              <w:rPr/>
            </w:rPrChange>
          </w:rPr>
          <w:t>Numerical characteristics of a machine, synthetic tests results or existing functions’ test execution results can serve as performance characteristics examples</w:t>
        </w:r>
        <w:r w:rsidRPr="00BD00DA">
          <w:rPr>
            <w:lang w:val="en-US"/>
            <w:rPrChange w:id="298" w:author="kwadraterry" w:date="2016-02-19T14:22:00Z">
              <w:rPr/>
            </w:rPrChange>
          </w:rPr>
          <w:t xml:space="preserve"> </w:t>
        </w:r>
      </w:ins>
      <w:ins w:id="299" w:author="kwadraterry" w:date="2016-02-19T14:22:00Z">
        <w:r>
          <w:rPr>
            <w:lang w:val="en-US"/>
          </w:rPr>
          <w:fldChar w:fldCharType="begin" w:fldLock="1"/>
        </w:r>
      </w:ins>
      <w:r>
        <w:rPr>
          <w:lang w:val="en-US"/>
        </w:rP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rPr>
          <w:lang w:val="en-US"/>
        </w:rPr>
        <w:fldChar w:fldCharType="separate"/>
      </w:r>
      <w:r w:rsidRPr="00BD00DA">
        <w:rPr>
          <w:noProof/>
          <w:lang w:val="en-US"/>
        </w:rPr>
        <w:t>[15</w:t>
      </w:r>
      <w:del w:id="300" w:author="kwadraterry" w:date="2016-02-19T14:28:00Z">
        <w:r w:rsidRPr="00BD00DA" w:rsidDel="00BD00DA">
          <w:rPr>
            <w:noProof/>
            <w:lang w:val="en-US"/>
          </w:rPr>
          <w:delText>], [</w:delText>
        </w:r>
      </w:del>
      <w:ins w:id="301" w:author="kwadraterry" w:date="2016-02-19T14:28:00Z">
        <w:r>
          <w:rPr>
            <w:noProof/>
            <w:lang w:val="en-US"/>
          </w:rPr>
          <w:t xml:space="preserve">, </w:t>
        </w:r>
      </w:ins>
      <w:r w:rsidRPr="00BD00DA">
        <w:rPr>
          <w:noProof/>
          <w:lang w:val="en-US"/>
        </w:rPr>
        <w:t>16]</w:t>
      </w:r>
      <w:ins w:id="302" w:author="kwadraterry" w:date="2016-02-19T14:22:00Z">
        <w:r>
          <w:rPr>
            <w:lang w:val="en-US"/>
          </w:rPr>
          <w:fldChar w:fldCharType="end"/>
        </w:r>
      </w:ins>
      <w:ins w:id="303" w:author="Gleb Radchenko" w:date="2016-02-18T19:05:00Z">
        <w:del w:id="304" w:author="kwadraterry" w:date="2016-02-19T14:21:00Z">
          <w:r w:rsidR="00FD75DD" w:rsidDel="00BD00DA">
            <w:delText>Примерами</w:delText>
          </w:r>
          <w:r w:rsidR="00FD75DD" w:rsidRPr="00BD00DA" w:rsidDel="00BD00DA">
            <w:rPr>
              <w:lang w:val="en-US"/>
              <w:rPrChange w:id="305" w:author="kwadraterry" w:date="2016-02-19T14:21:00Z">
                <w:rPr/>
              </w:rPrChange>
            </w:rPr>
            <w:delText xml:space="preserve"> </w:delText>
          </w:r>
          <w:r w:rsidR="00FD75DD" w:rsidDel="00BD00DA">
            <w:delText>характеристик</w:delText>
          </w:r>
          <w:r w:rsidR="00FD75DD" w:rsidRPr="00BD00DA" w:rsidDel="00BD00DA">
            <w:rPr>
              <w:lang w:val="en-US"/>
              <w:rPrChange w:id="306" w:author="kwadraterry" w:date="2016-02-19T14:21:00Z">
                <w:rPr/>
              </w:rPrChange>
            </w:rPr>
            <w:delText xml:space="preserve"> </w:delText>
          </w:r>
          <w:r w:rsidR="00FD75DD" w:rsidDel="00BD00DA">
            <w:delText>производительности</w:delText>
          </w:r>
          <w:r w:rsidR="00FD75DD" w:rsidRPr="00BD00DA" w:rsidDel="00BD00DA">
            <w:rPr>
              <w:lang w:val="en-US"/>
              <w:rPrChange w:id="307" w:author="kwadraterry" w:date="2016-02-19T14:21:00Z">
                <w:rPr/>
              </w:rPrChange>
            </w:rPr>
            <w:delText xml:space="preserve"> </w:delText>
          </w:r>
          <w:r w:rsidR="00FD75DD" w:rsidDel="00BD00DA">
            <w:delText>могут</w:delText>
          </w:r>
          <w:r w:rsidR="00FD75DD" w:rsidRPr="00BD00DA" w:rsidDel="00BD00DA">
            <w:rPr>
              <w:lang w:val="en-US"/>
              <w:rPrChange w:id="308" w:author="kwadraterry" w:date="2016-02-19T14:21:00Z">
                <w:rPr/>
              </w:rPrChange>
            </w:rPr>
            <w:delText xml:space="preserve"> </w:delText>
          </w:r>
          <w:r w:rsidR="00FD75DD" w:rsidDel="00BD00DA">
            <w:delText>служить</w:delText>
          </w:r>
          <w:r w:rsidR="00FD75DD" w:rsidRPr="00BD00DA" w:rsidDel="00BD00DA">
            <w:rPr>
              <w:lang w:val="en-US"/>
              <w:rPrChange w:id="309" w:author="kwadraterry" w:date="2016-02-19T14:21:00Z">
                <w:rPr/>
              </w:rPrChange>
            </w:rPr>
            <w:delText xml:space="preserve"> </w:delText>
          </w:r>
          <w:r w:rsidR="00FD75DD" w:rsidDel="00BD00DA">
            <w:delText>числовые</w:delText>
          </w:r>
          <w:r w:rsidR="00FD75DD" w:rsidRPr="00BD00DA" w:rsidDel="00BD00DA">
            <w:rPr>
              <w:lang w:val="en-US"/>
              <w:rPrChange w:id="310" w:author="kwadraterry" w:date="2016-02-19T14:21:00Z">
                <w:rPr/>
              </w:rPrChange>
            </w:rPr>
            <w:delText xml:space="preserve"> </w:delText>
          </w:r>
          <w:r w:rsidR="00FD75DD" w:rsidDel="00BD00DA">
            <w:delText>характеристики</w:delText>
          </w:r>
          <w:r w:rsidR="00FD75DD" w:rsidRPr="00BD00DA" w:rsidDel="00BD00DA">
            <w:rPr>
              <w:lang w:val="en-US"/>
              <w:rPrChange w:id="311" w:author="kwadraterry" w:date="2016-02-19T14:21:00Z">
                <w:rPr/>
              </w:rPrChange>
            </w:rPr>
            <w:delText xml:space="preserve"> </w:delText>
          </w:r>
          <w:r w:rsidR="00FD75DD" w:rsidDel="00BD00DA">
            <w:delText>машины</w:delText>
          </w:r>
          <w:r w:rsidR="00FD75DD" w:rsidRPr="00BD00DA" w:rsidDel="00BD00DA">
            <w:rPr>
              <w:lang w:val="en-US"/>
              <w:rPrChange w:id="312" w:author="kwadraterry" w:date="2016-02-19T14:21:00Z">
                <w:rPr/>
              </w:rPrChange>
            </w:rPr>
            <w:delText xml:space="preserve">, </w:delText>
          </w:r>
          <w:r w:rsidR="00FD75DD" w:rsidDel="00BD00DA">
            <w:delText>результаты</w:delText>
          </w:r>
          <w:r w:rsidR="00FD75DD" w:rsidRPr="00BD00DA" w:rsidDel="00BD00DA">
            <w:rPr>
              <w:lang w:val="en-US"/>
              <w:rPrChange w:id="313" w:author="kwadraterry" w:date="2016-02-19T14:21:00Z">
                <w:rPr/>
              </w:rPrChange>
            </w:rPr>
            <w:delText xml:space="preserve"> </w:delText>
          </w:r>
          <w:r w:rsidR="00FD75DD" w:rsidDel="00BD00DA">
            <w:delText>синтетических</w:delText>
          </w:r>
          <w:r w:rsidR="00FD75DD" w:rsidRPr="00BD00DA" w:rsidDel="00BD00DA">
            <w:rPr>
              <w:lang w:val="en-US"/>
              <w:rPrChange w:id="314" w:author="kwadraterry" w:date="2016-02-19T14:21:00Z">
                <w:rPr/>
              </w:rPrChange>
            </w:rPr>
            <w:delText xml:space="preserve"> </w:delText>
          </w:r>
          <w:r w:rsidR="00FD75DD" w:rsidDel="00BD00DA">
            <w:delText>тестов</w:delText>
          </w:r>
        </w:del>
        <w:r w:rsidR="00FD75DD" w:rsidRPr="00BD00DA">
          <w:rPr>
            <w:lang w:val="en-US"/>
            <w:rPrChange w:id="315" w:author="kwadraterry" w:date="2016-02-19T14:21:00Z">
              <w:rPr/>
            </w:rPrChange>
          </w:rPr>
          <w:t xml:space="preserve"> </w:t>
        </w:r>
        <w:del w:id="316" w:author="kwadraterry" w:date="2016-02-19T14:30:00Z">
          <w:r w:rsidR="00FD75DD" w:rsidRPr="00BD00DA" w:rsidDel="00BD00DA">
            <w:rPr>
              <w:lang w:val="en-US"/>
              <w:rPrChange w:id="317" w:author="kwadraterry" w:date="2016-02-19T14:21:00Z">
                <w:rPr/>
              </w:rPrChange>
            </w:rPr>
            <w:delText>(</w:delText>
          </w:r>
          <w:r w:rsidR="00FD75DD" w:rsidRPr="00BD00DA" w:rsidDel="00BD00DA">
            <w:rPr>
              <w:highlight w:val="yellow"/>
              <w:lang w:val="en-US"/>
              <w:rPrChange w:id="318" w:author="kwadraterry" w:date="2016-02-19T14:26:00Z">
                <w:rPr/>
              </w:rPrChange>
            </w:rPr>
            <w:delText>Dhrystone </w:delText>
          </w:r>
          <w:r w:rsidR="00FD75DD" w:rsidRPr="00BD00DA" w:rsidDel="00BD00DA">
            <w:rPr>
              <w:noProof/>
              <w:highlight w:val="yellow"/>
              <w:lang w:val="en-US"/>
              <w:rPrChange w:id="319" w:author="kwadraterry" w:date="2016-02-19T14:26:00Z">
                <w:rPr>
                  <w:noProof/>
                </w:rPr>
              </w:rPrChange>
            </w:rPr>
            <w:delText>[9]</w:delText>
          </w:r>
          <w:r w:rsidR="00FD75DD" w:rsidRPr="00BD00DA" w:rsidDel="00BD00DA">
            <w:rPr>
              <w:highlight w:val="yellow"/>
              <w:lang w:val="en-US"/>
              <w:rPrChange w:id="320" w:author="kwadraterry" w:date="2016-02-19T14:26:00Z">
                <w:rPr/>
              </w:rPrChange>
            </w:rPr>
            <w:delText>,</w:delText>
          </w:r>
          <w:r w:rsidR="00FD75DD" w:rsidRPr="00BD00DA" w:rsidDel="00BD00DA">
            <w:rPr>
              <w:lang w:val="en-US"/>
              <w:rPrChange w:id="321" w:author="kwadraterry" w:date="2016-02-19T14:21:00Z">
                <w:rPr/>
              </w:rPrChange>
            </w:rPr>
            <w:delText xml:space="preserve"> SuperPI</w:delText>
          </w:r>
          <w:r w:rsidR="00FD75DD" w:rsidDel="00BD00DA">
            <w:rPr>
              <w:lang w:val="en-US"/>
            </w:rPr>
            <w:delText> </w:delText>
          </w:r>
          <w:r w:rsidR="00FD75DD" w:rsidRPr="00BD00DA" w:rsidDel="00BD00DA">
            <w:rPr>
              <w:noProof/>
              <w:lang w:val="en-US"/>
              <w:rPrChange w:id="322" w:author="kwadraterry" w:date="2016-02-19T14:21:00Z">
                <w:rPr>
                  <w:noProof/>
                </w:rPr>
              </w:rPrChange>
            </w:rPr>
            <w:delText>[</w:delText>
          </w:r>
        </w:del>
      </w:ins>
      <w:ins w:id="323" w:author="Gleb Radchenko" w:date="2016-02-18T19:06:00Z">
        <w:del w:id="324" w:author="kwadraterry" w:date="2016-02-19T14:30:00Z">
          <w:r w:rsidR="00FD75DD" w:rsidRPr="00BD00DA" w:rsidDel="00BD00DA">
            <w:rPr>
              <w:noProof/>
              <w:lang w:val="en-US"/>
              <w:rPrChange w:id="325" w:author="kwadraterry" w:date="2016-02-19T14:21:00Z">
                <w:rPr>
                  <w:noProof/>
                </w:rPr>
              </w:rPrChange>
            </w:rPr>
            <w:delText xml:space="preserve">WPrime Systems. </w:delText>
          </w:r>
          <w:r w:rsidR="00FD75DD" w:rsidRPr="00B0372D" w:rsidDel="00BD00DA">
            <w:rPr>
              <w:noProof/>
              <w:lang w:val="en-US"/>
              <w:rPrChange w:id="326" w:author="kwadraterry" w:date="2016-02-19T14:07:00Z">
                <w:rPr>
                  <w:noProof/>
                </w:rPr>
              </w:rPrChange>
            </w:rPr>
            <w:delText xml:space="preserve">Super PI. 2013. </w:delText>
          </w:r>
          <w:r w:rsidR="00FD75DD" w:rsidRPr="00FD75DD" w:rsidDel="00BD00DA">
            <w:rPr>
              <w:noProof/>
              <w:lang w:val="en-US"/>
            </w:rPr>
            <w:delText>URL: http://www.superpi.net/ (</w:delText>
          </w:r>
          <w:r w:rsidR="00FD75DD" w:rsidRPr="006F77C4" w:rsidDel="00BD00DA">
            <w:rPr>
              <w:noProof/>
            </w:rPr>
            <w:delText>дата</w:delText>
          </w:r>
          <w:r w:rsidR="00FD75DD" w:rsidRPr="00FD75DD" w:rsidDel="00BD00DA">
            <w:rPr>
              <w:noProof/>
              <w:lang w:val="en-US"/>
            </w:rPr>
            <w:delText xml:space="preserve"> </w:delText>
          </w:r>
          <w:r w:rsidR="00FD75DD" w:rsidRPr="006F77C4" w:rsidDel="00BD00DA">
            <w:rPr>
              <w:noProof/>
            </w:rPr>
            <w:delText>обращения</w:delText>
          </w:r>
          <w:r w:rsidR="00FD75DD" w:rsidRPr="00FD75DD" w:rsidDel="00BD00DA">
            <w:rPr>
              <w:noProof/>
              <w:lang w:val="en-US"/>
            </w:rPr>
            <w:delText>: 14.11.2015)</w:delText>
          </w:r>
        </w:del>
      </w:ins>
      <w:ins w:id="327" w:author="Gleb Radchenko" w:date="2016-02-18T19:05:00Z">
        <w:del w:id="328" w:author="kwadraterry" w:date="2016-02-19T14:30:00Z">
          <w:r w:rsidR="00FD75DD" w:rsidRPr="00FD75DD" w:rsidDel="00BD00DA">
            <w:rPr>
              <w:noProof/>
              <w:lang w:val="en-US"/>
            </w:rPr>
            <w:delText>]</w:delText>
          </w:r>
          <w:r w:rsidR="00FD75DD" w:rsidRPr="00FD75DD" w:rsidDel="00BD00DA">
            <w:rPr>
              <w:lang w:val="en-US"/>
            </w:rPr>
            <w:delText xml:space="preserve">, </w:delText>
          </w:r>
          <w:r w:rsidR="00FD75DD" w:rsidRPr="00BD00DA" w:rsidDel="00BD00DA">
            <w:rPr>
              <w:highlight w:val="yellow"/>
              <w:lang w:val="en-US"/>
              <w:rPrChange w:id="329" w:author="kwadraterry" w:date="2016-02-19T14:23:00Z">
                <w:rPr>
                  <w:lang w:val="en-US"/>
                </w:rPr>
              </w:rPrChange>
            </w:rPr>
            <w:delText>LINPACK </w:delText>
          </w:r>
          <w:r w:rsidR="00FD75DD" w:rsidRPr="00BD00DA" w:rsidDel="00BD00DA">
            <w:rPr>
              <w:noProof/>
              <w:highlight w:val="yellow"/>
              <w:lang w:val="en-US"/>
              <w:rPrChange w:id="330" w:author="kwadraterry" w:date="2016-02-19T14:23:00Z">
                <w:rPr>
                  <w:noProof/>
                  <w:lang w:val="en-US"/>
                </w:rPr>
              </w:rPrChange>
            </w:rPr>
            <w:delText>[</w:delText>
          </w:r>
        </w:del>
      </w:ins>
      <w:ins w:id="331" w:author="Gleb Radchenko" w:date="2016-02-18T19:06:00Z">
        <w:del w:id="332" w:author="kwadraterry" w:date="2016-02-19T14:30:00Z">
          <w:r w:rsidR="00FD75DD" w:rsidRPr="00BD00DA" w:rsidDel="00BD00DA">
            <w:rPr>
              <w:noProof/>
              <w:highlight w:val="yellow"/>
              <w:lang w:val="en-US"/>
              <w:rPrChange w:id="333" w:author="kwadraterry" w:date="2016-02-19T14:23:00Z">
                <w:rPr>
                  <w:noProof/>
                  <w:lang w:val="en-US"/>
                </w:rPr>
              </w:rPrChange>
            </w:rPr>
            <w:delText xml:space="preserve">Dongarra J.J., Luszczek P., Petite A. The LINPACK benchmark: Past, present and future. </w:delText>
          </w:r>
          <w:r w:rsidR="00FD75DD" w:rsidRPr="00BD00DA" w:rsidDel="00BD00DA">
            <w:rPr>
              <w:highlight w:val="yellow"/>
              <w:lang w:val="en-US"/>
              <w:rPrChange w:id="334" w:author="kwadraterry" w:date="2016-02-19T14:23:00Z">
                <w:rPr/>
              </w:rPrChange>
            </w:rPr>
            <w:delText>Concurrency and Computation: Practice and Experience</w:delText>
          </w:r>
          <w:r w:rsidR="00FD75DD" w:rsidRPr="00BD00DA" w:rsidDel="00BD00DA">
            <w:rPr>
              <w:noProof/>
              <w:highlight w:val="yellow"/>
              <w:lang w:val="en-US"/>
              <w:rPrChange w:id="335" w:author="kwadraterry" w:date="2016-02-19T14:23:00Z">
                <w:rPr>
                  <w:noProof/>
                </w:rPr>
              </w:rPrChange>
            </w:rPr>
            <w:delText xml:space="preserve">. 15(9), 2003. </w:delText>
          </w:r>
          <w:r w:rsidR="00FD75DD" w:rsidRPr="00BD00DA" w:rsidDel="00BD00DA">
            <w:rPr>
              <w:noProof/>
              <w:highlight w:val="yellow"/>
              <w:lang w:val="en-US"/>
              <w:rPrChange w:id="336" w:author="kwadraterry" w:date="2016-02-19T14:23:00Z">
                <w:rPr>
                  <w:noProof/>
                  <w:lang w:val="en-US"/>
                </w:rPr>
              </w:rPrChange>
            </w:rPr>
            <w:delText>P. 803–820.</w:delText>
          </w:r>
        </w:del>
      </w:ins>
      <w:ins w:id="337" w:author="Gleb Radchenko" w:date="2016-02-18T19:05:00Z">
        <w:del w:id="338" w:author="kwadraterry" w:date="2016-02-19T14:30:00Z">
          <w:r w:rsidR="00FD75DD" w:rsidRPr="00BD00DA" w:rsidDel="00BD00DA">
            <w:rPr>
              <w:noProof/>
              <w:highlight w:val="yellow"/>
              <w:lang w:val="en-US"/>
              <w:rPrChange w:id="339" w:author="kwadraterry" w:date="2016-02-19T14:23:00Z">
                <w:rPr>
                  <w:noProof/>
                  <w:lang w:val="en-US"/>
                </w:rPr>
              </w:rPrChange>
            </w:rPr>
            <w:delText>]</w:delText>
          </w:r>
          <w:r w:rsidR="00FD75DD" w:rsidRPr="00BD00DA" w:rsidDel="00BD00DA">
            <w:rPr>
              <w:highlight w:val="yellow"/>
              <w:lang w:val="en-US"/>
              <w:rPrChange w:id="340" w:author="kwadraterry" w:date="2016-02-19T14:23:00Z">
                <w:rPr>
                  <w:lang w:val="en-US"/>
                </w:rPr>
              </w:rPrChange>
            </w:rPr>
            <w:delText>,</w:delText>
          </w:r>
          <w:r w:rsidR="00FD75DD" w:rsidRPr="00FD75DD" w:rsidDel="00BD00DA">
            <w:rPr>
              <w:lang w:val="en-US"/>
            </w:rPr>
            <w:delText xml:space="preserve"> </w:delText>
          </w:r>
          <w:r w:rsidR="00FD75DD" w:rsidRPr="009115AB" w:rsidDel="00BD00DA">
            <w:rPr>
              <w:lang w:val="en-US"/>
            </w:rPr>
            <w:delText>LAPACK</w:delText>
          </w:r>
          <w:r w:rsidR="00FD75DD" w:rsidDel="00BD00DA">
            <w:rPr>
              <w:lang w:val="en-US"/>
            </w:rPr>
            <w:delText> </w:delText>
          </w:r>
          <w:r w:rsidR="00FD75DD" w:rsidRPr="00FD75DD" w:rsidDel="00BD00DA">
            <w:rPr>
              <w:noProof/>
              <w:lang w:val="en-US"/>
            </w:rPr>
            <w:delText>[</w:delText>
          </w:r>
        </w:del>
      </w:ins>
      <w:ins w:id="341" w:author="Gleb Radchenko" w:date="2016-02-18T19:06:00Z">
        <w:del w:id="342" w:author="kwadraterry" w:date="2016-02-19T14:30:00Z">
          <w:r w:rsidR="00FD75DD" w:rsidRPr="00FD75DD" w:rsidDel="00BD00DA">
            <w:rPr>
              <w:noProof/>
              <w:lang w:val="en-US"/>
            </w:rPr>
            <w:delText xml:space="preserve">Dongarra J.J., Luszczek P., Petite A. The LINPACK benchmark: Past, present and future. </w:delText>
          </w:r>
          <w:r w:rsidR="00FD75DD" w:rsidRPr="00A61992" w:rsidDel="00BD00DA">
            <w:rPr>
              <w:lang w:val="en-US"/>
              <w:rPrChange w:id="343" w:author="kwadraterry" w:date="2016-02-19T14:31:00Z">
                <w:rPr/>
              </w:rPrChange>
            </w:rPr>
            <w:delText>Concurrency and Computation: Practice and Experience</w:delText>
          </w:r>
          <w:r w:rsidR="00FD75DD" w:rsidRPr="00A61992" w:rsidDel="00BD00DA">
            <w:rPr>
              <w:noProof/>
              <w:lang w:val="en-US"/>
              <w:rPrChange w:id="344" w:author="kwadraterry" w:date="2016-02-19T14:31:00Z">
                <w:rPr>
                  <w:noProof/>
                </w:rPr>
              </w:rPrChange>
            </w:rPr>
            <w:delText>. 15(9), 2003. P. 803–820.</w:delText>
          </w:r>
        </w:del>
      </w:ins>
      <w:ins w:id="345" w:author="Gleb Radchenko" w:date="2016-02-18T19:05:00Z">
        <w:del w:id="346" w:author="kwadraterry" w:date="2016-02-19T14:30:00Z">
          <w:r w:rsidR="00FD75DD" w:rsidRPr="00A61992" w:rsidDel="00BD00DA">
            <w:rPr>
              <w:noProof/>
              <w:lang w:val="en-US"/>
              <w:rPrChange w:id="347" w:author="kwadraterry" w:date="2016-02-19T14:31:00Z">
                <w:rPr>
                  <w:noProof/>
                </w:rPr>
              </w:rPrChange>
            </w:rPr>
            <w:delText>]</w:delText>
          </w:r>
          <w:r w:rsidR="00FD75DD" w:rsidRPr="00A61992" w:rsidDel="00BD00DA">
            <w:rPr>
              <w:lang w:val="en-US"/>
              <w:rPrChange w:id="348" w:author="kwadraterry" w:date="2016-02-19T14:31:00Z">
                <w:rPr/>
              </w:rPrChange>
            </w:rPr>
            <w:delText xml:space="preserve"> </w:delText>
          </w:r>
          <w:r w:rsidR="00FD75DD" w:rsidDel="00BD00DA">
            <w:delText>и</w:delText>
          </w:r>
          <w:r w:rsidR="00FD75DD" w:rsidRPr="00A61992" w:rsidDel="00BD00DA">
            <w:rPr>
              <w:lang w:val="en-US"/>
              <w:rPrChange w:id="349" w:author="kwadraterry" w:date="2016-02-19T14:31:00Z">
                <w:rPr/>
              </w:rPrChange>
            </w:rPr>
            <w:delText xml:space="preserve"> </w:delText>
          </w:r>
          <w:r w:rsidR="00FD75DD" w:rsidDel="00BD00DA">
            <w:delText>др</w:delText>
          </w:r>
          <w:r w:rsidR="00FD75DD" w:rsidRPr="00A61992" w:rsidDel="00BD00DA">
            <w:rPr>
              <w:lang w:val="en-US"/>
              <w:rPrChange w:id="350" w:author="kwadraterry" w:date="2016-02-19T14:31:00Z">
                <w:rPr/>
              </w:rPrChange>
            </w:rPr>
            <w:delText xml:space="preserve">.) </w:delText>
          </w:r>
        </w:del>
        <w:del w:id="351" w:author="kwadraterry" w:date="2016-02-19T14:31:00Z">
          <w:r w:rsidR="00FD75DD" w:rsidDel="00A61992">
            <w:delText>или</w:delText>
          </w:r>
          <w:r w:rsidR="00FD75DD" w:rsidRPr="00A61992" w:rsidDel="00A61992">
            <w:rPr>
              <w:lang w:val="en-US"/>
              <w:rPrChange w:id="352" w:author="kwadraterry" w:date="2016-02-19T14:31:00Z">
                <w:rPr/>
              </w:rPrChange>
            </w:rPr>
            <w:delText xml:space="preserve"> </w:delText>
          </w:r>
          <w:r w:rsidR="00FD75DD" w:rsidDel="00A61992">
            <w:delText>результаты</w:delText>
          </w:r>
          <w:r w:rsidR="00FD75DD" w:rsidRPr="00A61992" w:rsidDel="00A61992">
            <w:rPr>
              <w:lang w:val="en-US"/>
              <w:rPrChange w:id="353" w:author="kwadraterry" w:date="2016-02-19T14:31:00Z">
                <w:rPr/>
              </w:rPrChange>
            </w:rPr>
            <w:delText xml:space="preserve"> </w:delText>
          </w:r>
          <w:r w:rsidR="00FD75DD" w:rsidDel="00A61992">
            <w:delText>тестового</w:delText>
          </w:r>
          <w:r w:rsidR="00FD75DD" w:rsidRPr="00A61992" w:rsidDel="00A61992">
            <w:rPr>
              <w:lang w:val="en-US"/>
              <w:rPrChange w:id="354" w:author="kwadraterry" w:date="2016-02-19T14:31:00Z">
                <w:rPr/>
              </w:rPrChange>
            </w:rPr>
            <w:delText xml:space="preserve"> </w:delText>
          </w:r>
          <w:r w:rsidR="00FD75DD" w:rsidDel="00A61992">
            <w:delText>выполнения</w:delText>
          </w:r>
          <w:r w:rsidR="00FD75DD" w:rsidRPr="00A61992" w:rsidDel="00A61992">
            <w:rPr>
              <w:lang w:val="en-US"/>
              <w:rPrChange w:id="355" w:author="kwadraterry" w:date="2016-02-19T14:31:00Z">
                <w:rPr/>
              </w:rPrChange>
            </w:rPr>
            <w:delText xml:space="preserve"> </w:delText>
          </w:r>
          <w:r w:rsidR="00FD75DD" w:rsidDel="00A61992">
            <w:delText>конкретных</w:delText>
          </w:r>
          <w:r w:rsidR="00FD75DD" w:rsidRPr="00A61992" w:rsidDel="00A61992">
            <w:rPr>
              <w:lang w:val="en-US"/>
              <w:rPrChange w:id="356" w:author="kwadraterry" w:date="2016-02-19T14:31:00Z">
                <w:rPr/>
              </w:rPrChange>
            </w:rPr>
            <w:delText xml:space="preserve"> </w:delText>
          </w:r>
          <w:r w:rsidR="00FD75DD" w:rsidDel="00A61992">
            <w:delText>классов</w:delText>
          </w:r>
          <w:r w:rsidR="00FD75DD" w:rsidRPr="00A61992" w:rsidDel="00A61992">
            <w:rPr>
              <w:lang w:val="en-US"/>
              <w:rPrChange w:id="357" w:author="kwadraterry" w:date="2016-02-19T14:31:00Z">
                <w:rPr/>
              </w:rPrChange>
            </w:rPr>
            <w:delText xml:space="preserve"> </w:delText>
          </w:r>
          <w:r w:rsidR="00FD75DD" w:rsidDel="00A61992">
            <w:delText>функций</w:delText>
          </w:r>
          <w:r w:rsidR="00FD75DD" w:rsidRPr="00A61992" w:rsidDel="00A61992">
            <w:rPr>
              <w:lang w:val="en-US"/>
              <w:rPrChange w:id="358" w:author="kwadraterry" w:date="2016-02-19T14:31:00Z">
                <w:rPr/>
              </w:rPrChange>
            </w:rPr>
            <w:delText xml:space="preserve"> </w:delText>
          </w:r>
          <w:r w:rsidR="00FD75DD" w:rsidDel="00A61992">
            <w:delText>с</w:delText>
          </w:r>
          <w:r w:rsidR="00FD75DD" w:rsidRPr="00A61992" w:rsidDel="00A61992">
            <w:rPr>
              <w:lang w:val="en-US"/>
              <w:rPrChange w:id="359" w:author="kwadraterry" w:date="2016-02-19T14:31:00Z">
                <w:rPr/>
              </w:rPrChange>
            </w:rPr>
            <w:delText xml:space="preserve"> </w:delText>
          </w:r>
          <w:r w:rsidR="00FD75DD" w:rsidDel="00A61992">
            <w:delText>заранее</w:delText>
          </w:r>
          <w:r w:rsidR="00FD75DD" w:rsidRPr="00A61992" w:rsidDel="00A61992">
            <w:rPr>
              <w:lang w:val="en-US"/>
              <w:rPrChange w:id="360" w:author="kwadraterry" w:date="2016-02-19T14:31:00Z">
                <w:rPr/>
              </w:rPrChange>
            </w:rPr>
            <w:delText xml:space="preserve"> </w:delText>
          </w:r>
          <w:r w:rsidR="00FD75DD" w:rsidDel="00A61992">
            <w:delText>определенными</w:delText>
          </w:r>
          <w:r w:rsidR="00FD75DD" w:rsidRPr="00A61992" w:rsidDel="00A61992">
            <w:rPr>
              <w:lang w:val="en-US"/>
              <w:rPrChange w:id="361" w:author="kwadraterry" w:date="2016-02-19T14:31:00Z">
                <w:rPr/>
              </w:rPrChange>
            </w:rPr>
            <w:delText xml:space="preserve"> </w:delText>
          </w:r>
          <w:r w:rsidR="00FD75DD" w:rsidDel="00A61992">
            <w:delText>наборами</w:delText>
          </w:r>
          <w:r w:rsidR="00FD75DD" w:rsidRPr="00A61992" w:rsidDel="00A61992">
            <w:rPr>
              <w:lang w:val="en-US"/>
              <w:rPrChange w:id="362" w:author="kwadraterry" w:date="2016-02-19T14:31:00Z">
                <w:rPr/>
              </w:rPrChange>
            </w:rPr>
            <w:delText xml:space="preserve"> </w:delText>
          </w:r>
          <w:r w:rsidR="00FD75DD" w:rsidDel="00A61992">
            <w:delText>входных</w:delText>
          </w:r>
          <w:r w:rsidR="00FD75DD" w:rsidRPr="00A61992" w:rsidDel="00A61992">
            <w:rPr>
              <w:lang w:val="en-US"/>
              <w:rPrChange w:id="363" w:author="kwadraterry" w:date="2016-02-19T14:31:00Z">
                <w:rPr/>
              </w:rPrChange>
            </w:rPr>
            <w:delText xml:space="preserve"> </w:delText>
          </w:r>
          <w:r w:rsidR="00FD75DD" w:rsidDel="00A61992">
            <w:delText>данных</w:delText>
          </w:r>
          <w:r w:rsidR="00FD75DD" w:rsidRPr="00A61992" w:rsidDel="00A61992">
            <w:rPr>
              <w:lang w:val="en-US"/>
              <w:rPrChange w:id="364" w:author="kwadraterry" w:date="2016-02-19T14:31:00Z">
                <w:rPr/>
              </w:rPrChange>
            </w:rPr>
            <w:delText>.</w:delText>
          </w:r>
        </w:del>
      </w:ins>
      <w:ins w:id="365" w:author="kwadraterry" w:date="2016-02-19T14:31:00Z">
        <w:r w:rsidR="00A61992">
          <w:rPr>
            <w:lang w:val="en-US"/>
          </w:rPr>
          <w:t>.</w:t>
        </w:r>
      </w:ins>
    </w:p>
    <w:p w14:paraId="5ED146FD" w14:textId="23AF9CCB" w:rsidR="00FD75DD" w:rsidRPr="00A61992" w:rsidRDefault="00A61992" w:rsidP="00FD75DD">
      <w:pPr>
        <w:pStyle w:val="ispTextmain"/>
        <w:rPr>
          <w:ins w:id="366" w:author="Gleb Radchenko" w:date="2016-02-18T19:05:00Z"/>
          <w:lang w:val="en-US"/>
          <w:rPrChange w:id="367" w:author="kwadraterry" w:date="2016-02-19T14:34:00Z">
            <w:rPr>
              <w:ins w:id="368" w:author="Gleb Radchenko" w:date="2016-02-18T19:05:00Z"/>
            </w:rPr>
          </w:rPrChange>
        </w:rPr>
      </w:pPr>
      <w:ins w:id="369" w:author="kwadraterry" w:date="2016-02-19T14:34:00Z">
        <w:r w:rsidRPr="00A61992">
          <w:rPr>
            <w:lang w:val="en-US"/>
            <w:rPrChange w:id="370" w:author="kwadraterry" w:date="2016-02-19T14:34:00Z">
              <w:rPr/>
            </w:rPrChange>
          </w:rPr>
          <w:t>Obviously, in order to maximize the quality of parameters prediction to perform the tasks on specified machines, we need to take into account the maximum possible number of performance characteristics, including characteristics such as the number of available processors; CPU frequency; speed data exchange with the hard drive;  characteristics of  LINPACK machines and so on. Thus, we define the vector of the performance characteristics of virtual machines deployed in the cloud computing system</w:t>
        </w:r>
        <w:r>
          <w:rPr>
            <w:lang w:val="en-US"/>
            <w:rPrChange w:id="371" w:author="kwadraterry" w:date="2016-02-19T14:34:00Z">
              <w:rPr>
                <w:lang w:val="en-US"/>
              </w:rPr>
            </w:rPrChange>
          </w:rPr>
          <w:t xml:space="preserve"> </w:t>
        </w:r>
      </w:ins>
      <w:ins w:id="372" w:author="Gleb Radchenko" w:date="2016-02-18T19:05:00Z">
        <w:del w:id="373" w:author="kwadraterry" w:date="2016-02-19T14:34:00Z">
          <w:r w:rsidR="00FD75DD" w:rsidDel="00A61992">
            <w:delText>Очевидно</w:delText>
          </w:r>
          <w:r w:rsidR="00FD75DD" w:rsidRPr="00A61992" w:rsidDel="00A61992">
            <w:rPr>
              <w:lang w:val="en-US"/>
              <w:rPrChange w:id="374" w:author="kwadraterry" w:date="2016-02-19T14:34:00Z">
                <w:rPr/>
              </w:rPrChange>
            </w:rPr>
            <w:delText xml:space="preserve">, </w:delText>
          </w:r>
          <w:r w:rsidR="00FD75DD" w:rsidDel="00A61992">
            <w:delText>что</w:delText>
          </w:r>
          <w:r w:rsidR="00FD75DD" w:rsidRPr="00A61992" w:rsidDel="00A61992">
            <w:rPr>
              <w:lang w:val="en-US"/>
              <w:rPrChange w:id="375" w:author="kwadraterry" w:date="2016-02-19T14:34:00Z">
                <w:rPr/>
              </w:rPrChange>
            </w:rPr>
            <w:delText xml:space="preserve"> </w:delText>
          </w:r>
          <w:r w:rsidR="00FD75DD" w:rsidDel="00A61992">
            <w:delText>для</w:delText>
          </w:r>
          <w:r w:rsidR="00FD75DD" w:rsidRPr="00A61992" w:rsidDel="00A61992">
            <w:rPr>
              <w:lang w:val="en-US"/>
              <w:rPrChange w:id="376" w:author="kwadraterry" w:date="2016-02-19T14:34:00Z">
                <w:rPr/>
              </w:rPrChange>
            </w:rPr>
            <w:delText xml:space="preserve"> </w:delText>
          </w:r>
          <w:r w:rsidR="00FD75DD" w:rsidDel="00A61992">
            <w:delText>качественного</w:delText>
          </w:r>
          <w:r w:rsidR="00FD75DD" w:rsidRPr="00A61992" w:rsidDel="00A61992">
            <w:rPr>
              <w:lang w:val="en-US"/>
              <w:rPrChange w:id="377" w:author="kwadraterry" w:date="2016-02-19T14:34:00Z">
                <w:rPr/>
              </w:rPrChange>
            </w:rPr>
            <w:delText xml:space="preserve"> </w:delText>
          </w:r>
          <w:r w:rsidR="00FD75DD" w:rsidDel="00A61992">
            <w:delText>прогнозирования</w:delText>
          </w:r>
          <w:r w:rsidR="00FD75DD" w:rsidRPr="00A61992" w:rsidDel="00A61992">
            <w:rPr>
              <w:lang w:val="en-US"/>
              <w:rPrChange w:id="378" w:author="kwadraterry" w:date="2016-02-19T14:34:00Z">
                <w:rPr/>
              </w:rPrChange>
            </w:rPr>
            <w:delText xml:space="preserve"> </w:delText>
          </w:r>
          <w:r w:rsidR="00FD75DD" w:rsidDel="00A61992">
            <w:delText>параметров</w:delText>
          </w:r>
          <w:r w:rsidR="00FD75DD" w:rsidRPr="00A61992" w:rsidDel="00A61992">
            <w:rPr>
              <w:lang w:val="en-US"/>
              <w:rPrChange w:id="379" w:author="kwadraterry" w:date="2016-02-19T14:34:00Z">
                <w:rPr/>
              </w:rPrChange>
            </w:rPr>
            <w:delText xml:space="preserve"> </w:delText>
          </w:r>
          <w:r w:rsidR="00FD75DD" w:rsidDel="00A61992">
            <w:delText>выполнения</w:delText>
          </w:r>
          <w:r w:rsidR="00FD75DD" w:rsidRPr="00A61992" w:rsidDel="00A61992">
            <w:rPr>
              <w:lang w:val="en-US"/>
              <w:rPrChange w:id="380" w:author="kwadraterry" w:date="2016-02-19T14:34:00Z">
                <w:rPr/>
              </w:rPrChange>
            </w:rPr>
            <w:delText xml:space="preserve"> </w:delText>
          </w:r>
          <w:r w:rsidR="00FD75DD" w:rsidDel="00A61992">
            <w:delText>задач</w:delText>
          </w:r>
          <w:r w:rsidR="00FD75DD" w:rsidRPr="00A61992" w:rsidDel="00A61992">
            <w:rPr>
              <w:lang w:val="en-US"/>
              <w:rPrChange w:id="381" w:author="kwadraterry" w:date="2016-02-19T14:34:00Z">
                <w:rPr/>
              </w:rPrChange>
            </w:rPr>
            <w:delText xml:space="preserve"> </w:delText>
          </w:r>
          <w:r w:rsidR="00FD75DD" w:rsidDel="00A61992">
            <w:delText>на</w:delText>
          </w:r>
          <w:r w:rsidR="00FD75DD" w:rsidRPr="00A61992" w:rsidDel="00A61992">
            <w:rPr>
              <w:lang w:val="en-US"/>
              <w:rPrChange w:id="382" w:author="kwadraterry" w:date="2016-02-19T14:34:00Z">
                <w:rPr/>
              </w:rPrChange>
            </w:rPr>
            <w:delText xml:space="preserve"> </w:delText>
          </w:r>
          <w:r w:rsidR="00FD75DD" w:rsidDel="00A61992">
            <w:delText>заданных</w:delText>
          </w:r>
          <w:r w:rsidR="00FD75DD" w:rsidRPr="00A61992" w:rsidDel="00A61992">
            <w:rPr>
              <w:lang w:val="en-US"/>
              <w:rPrChange w:id="383" w:author="kwadraterry" w:date="2016-02-19T14:34:00Z">
                <w:rPr/>
              </w:rPrChange>
            </w:rPr>
            <w:delText xml:space="preserve"> </w:delText>
          </w:r>
          <w:r w:rsidR="00FD75DD" w:rsidDel="00A61992">
            <w:delText>машинах</w:delText>
          </w:r>
          <w:r w:rsidR="00FD75DD" w:rsidRPr="00A61992" w:rsidDel="00A61992">
            <w:rPr>
              <w:lang w:val="en-US"/>
              <w:rPrChange w:id="384" w:author="kwadraterry" w:date="2016-02-19T14:34:00Z">
                <w:rPr/>
              </w:rPrChange>
            </w:rPr>
            <w:delText xml:space="preserve">, </w:delText>
          </w:r>
          <w:r w:rsidR="00FD75DD" w:rsidDel="00A61992">
            <w:delText>нам</w:delText>
          </w:r>
          <w:r w:rsidR="00FD75DD" w:rsidRPr="00A61992" w:rsidDel="00A61992">
            <w:rPr>
              <w:lang w:val="en-US"/>
              <w:rPrChange w:id="385" w:author="kwadraterry" w:date="2016-02-19T14:34:00Z">
                <w:rPr/>
              </w:rPrChange>
            </w:rPr>
            <w:delText xml:space="preserve"> </w:delText>
          </w:r>
          <w:r w:rsidR="00FD75DD" w:rsidDel="00A61992">
            <w:delText>необходимо</w:delText>
          </w:r>
          <w:r w:rsidR="00FD75DD" w:rsidRPr="00A61992" w:rsidDel="00A61992">
            <w:rPr>
              <w:lang w:val="en-US"/>
              <w:rPrChange w:id="386" w:author="kwadraterry" w:date="2016-02-19T14:34:00Z">
                <w:rPr/>
              </w:rPrChange>
            </w:rPr>
            <w:delText xml:space="preserve"> </w:delText>
          </w:r>
          <w:r w:rsidR="00FD75DD" w:rsidDel="00A61992">
            <w:delText>учитывать</w:delText>
          </w:r>
          <w:r w:rsidR="00FD75DD" w:rsidRPr="00A61992" w:rsidDel="00A61992">
            <w:rPr>
              <w:lang w:val="en-US"/>
              <w:rPrChange w:id="387" w:author="kwadraterry" w:date="2016-02-19T14:34:00Z">
                <w:rPr/>
              </w:rPrChange>
            </w:rPr>
            <w:delText xml:space="preserve"> </w:delText>
          </w:r>
          <w:r w:rsidR="00FD75DD" w:rsidDel="00A61992">
            <w:delText>максимально</w:delText>
          </w:r>
          <w:r w:rsidR="00FD75DD" w:rsidRPr="00A61992" w:rsidDel="00A61992">
            <w:rPr>
              <w:lang w:val="en-US"/>
              <w:rPrChange w:id="388" w:author="kwadraterry" w:date="2016-02-19T14:34:00Z">
                <w:rPr/>
              </w:rPrChange>
            </w:rPr>
            <w:delText xml:space="preserve"> </w:delText>
          </w:r>
          <w:r w:rsidR="00FD75DD" w:rsidDel="00A61992">
            <w:delText>возможное</w:delText>
          </w:r>
          <w:r w:rsidR="00FD75DD" w:rsidRPr="00A61992" w:rsidDel="00A61992">
            <w:rPr>
              <w:lang w:val="en-US"/>
              <w:rPrChange w:id="389" w:author="kwadraterry" w:date="2016-02-19T14:34:00Z">
                <w:rPr/>
              </w:rPrChange>
            </w:rPr>
            <w:delText xml:space="preserve"> </w:delText>
          </w:r>
          <w:r w:rsidR="00FD75DD" w:rsidDel="00A61992">
            <w:delText>количество</w:delText>
          </w:r>
          <w:r w:rsidR="00FD75DD" w:rsidRPr="00A61992" w:rsidDel="00A61992">
            <w:rPr>
              <w:lang w:val="en-US"/>
              <w:rPrChange w:id="390" w:author="kwadraterry" w:date="2016-02-19T14:34:00Z">
                <w:rPr/>
              </w:rPrChange>
            </w:rPr>
            <w:delText xml:space="preserve"> </w:delText>
          </w:r>
          <w:r w:rsidR="00FD75DD" w:rsidDel="00A61992">
            <w:delText>характеристик</w:delText>
          </w:r>
          <w:r w:rsidR="00FD75DD" w:rsidRPr="00A61992" w:rsidDel="00A61992">
            <w:rPr>
              <w:lang w:val="en-US"/>
              <w:rPrChange w:id="391" w:author="kwadraterry" w:date="2016-02-19T14:34:00Z">
                <w:rPr/>
              </w:rPrChange>
            </w:rPr>
            <w:delText xml:space="preserve"> </w:delText>
          </w:r>
          <w:r w:rsidR="00FD75DD" w:rsidDel="00A61992">
            <w:delText>производительности</w:delText>
          </w:r>
          <w:r w:rsidR="00FD75DD" w:rsidRPr="00A61992" w:rsidDel="00A61992">
            <w:rPr>
              <w:lang w:val="en-US"/>
              <w:rPrChange w:id="392" w:author="kwadraterry" w:date="2016-02-19T14:34:00Z">
                <w:rPr/>
              </w:rPrChange>
            </w:rPr>
            <w:delText xml:space="preserve">, </w:delText>
          </w:r>
          <w:r w:rsidR="00FD75DD" w:rsidDel="00A61992">
            <w:delText>включая</w:delText>
          </w:r>
          <w:r w:rsidR="00FD75DD" w:rsidRPr="00A61992" w:rsidDel="00A61992">
            <w:rPr>
              <w:lang w:val="en-US"/>
              <w:rPrChange w:id="393" w:author="kwadraterry" w:date="2016-02-19T14:34:00Z">
                <w:rPr/>
              </w:rPrChange>
            </w:rPr>
            <w:delText xml:space="preserve"> </w:delText>
          </w:r>
          <w:r w:rsidR="00FD75DD" w:rsidDel="00A61992">
            <w:delText>такие</w:delText>
          </w:r>
          <w:r w:rsidR="00FD75DD" w:rsidRPr="00A61992" w:rsidDel="00A61992">
            <w:rPr>
              <w:lang w:val="en-US"/>
              <w:rPrChange w:id="394" w:author="kwadraterry" w:date="2016-02-19T14:34:00Z">
                <w:rPr/>
              </w:rPrChange>
            </w:rPr>
            <w:delText xml:space="preserve"> </w:delText>
          </w:r>
          <w:r w:rsidR="00FD75DD" w:rsidDel="00A61992">
            <w:delText>характеристики</w:delText>
          </w:r>
          <w:r w:rsidR="00FD75DD" w:rsidRPr="00A61992" w:rsidDel="00A61992">
            <w:rPr>
              <w:lang w:val="en-US"/>
              <w:rPrChange w:id="395" w:author="kwadraterry" w:date="2016-02-19T14:34:00Z">
                <w:rPr/>
              </w:rPrChange>
            </w:rPr>
            <w:delText xml:space="preserve"> </w:delText>
          </w:r>
          <w:r w:rsidR="00FD75DD" w:rsidDel="00A61992">
            <w:delText>как</w:delText>
          </w:r>
          <w:r w:rsidR="00FD75DD" w:rsidRPr="00A61992" w:rsidDel="00A61992">
            <w:rPr>
              <w:lang w:val="en-US"/>
              <w:rPrChange w:id="396" w:author="kwadraterry" w:date="2016-02-19T14:34:00Z">
                <w:rPr/>
              </w:rPrChange>
            </w:rPr>
            <w:delText xml:space="preserve">: </w:delText>
          </w:r>
          <w:r w:rsidR="00FD75DD" w:rsidDel="00A61992">
            <w:delText>количество</w:delText>
          </w:r>
          <w:r w:rsidR="00FD75DD" w:rsidRPr="00A61992" w:rsidDel="00A61992">
            <w:rPr>
              <w:lang w:val="en-US"/>
              <w:rPrChange w:id="397" w:author="kwadraterry" w:date="2016-02-19T14:34:00Z">
                <w:rPr/>
              </w:rPrChange>
            </w:rPr>
            <w:delText xml:space="preserve"> </w:delText>
          </w:r>
          <w:r w:rsidR="00FD75DD" w:rsidDel="00A61992">
            <w:delText>доступных</w:delText>
          </w:r>
          <w:r w:rsidR="00FD75DD" w:rsidRPr="00A61992" w:rsidDel="00A61992">
            <w:rPr>
              <w:lang w:val="en-US"/>
              <w:rPrChange w:id="398" w:author="kwadraterry" w:date="2016-02-19T14:34:00Z">
                <w:rPr/>
              </w:rPrChange>
            </w:rPr>
            <w:delText xml:space="preserve"> </w:delText>
          </w:r>
          <w:r w:rsidR="00FD75DD" w:rsidDel="00A61992">
            <w:delText>процессоров</w:delText>
          </w:r>
          <w:r w:rsidR="00FD75DD" w:rsidRPr="00A61992" w:rsidDel="00A61992">
            <w:rPr>
              <w:lang w:val="en-US"/>
              <w:rPrChange w:id="399" w:author="kwadraterry" w:date="2016-02-19T14:34:00Z">
                <w:rPr/>
              </w:rPrChange>
            </w:rPr>
            <w:delText xml:space="preserve">; </w:delText>
          </w:r>
          <w:r w:rsidR="00FD75DD" w:rsidDel="00A61992">
            <w:delText>частота</w:delText>
          </w:r>
          <w:r w:rsidR="00FD75DD" w:rsidRPr="00A61992" w:rsidDel="00A61992">
            <w:rPr>
              <w:lang w:val="en-US"/>
              <w:rPrChange w:id="400" w:author="kwadraterry" w:date="2016-02-19T14:34:00Z">
                <w:rPr/>
              </w:rPrChange>
            </w:rPr>
            <w:delText xml:space="preserve"> </w:delText>
          </w:r>
          <w:r w:rsidR="00FD75DD" w:rsidDel="00A61992">
            <w:delText>процессора</w:delText>
          </w:r>
          <w:r w:rsidR="00FD75DD" w:rsidRPr="00A61992" w:rsidDel="00A61992">
            <w:rPr>
              <w:lang w:val="en-US"/>
              <w:rPrChange w:id="401" w:author="kwadraterry" w:date="2016-02-19T14:34:00Z">
                <w:rPr/>
              </w:rPrChange>
            </w:rPr>
            <w:delText xml:space="preserve">; </w:delText>
          </w:r>
          <w:r w:rsidR="00FD75DD" w:rsidDel="00A61992">
            <w:delText>скорость</w:delText>
          </w:r>
          <w:r w:rsidR="00FD75DD" w:rsidRPr="00A61992" w:rsidDel="00A61992">
            <w:rPr>
              <w:lang w:val="en-US"/>
              <w:rPrChange w:id="402" w:author="kwadraterry" w:date="2016-02-19T14:34:00Z">
                <w:rPr/>
              </w:rPrChange>
            </w:rPr>
            <w:delText xml:space="preserve"> </w:delText>
          </w:r>
          <w:r w:rsidR="00FD75DD" w:rsidDel="00A61992">
            <w:delText>обмена</w:delText>
          </w:r>
          <w:r w:rsidR="00FD75DD" w:rsidRPr="00A61992" w:rsidDel="00A61992">
            <w:rPr>
              <w:lang w:val="en-US"/>
              <w:rPrChange w:id="403" w:author="kwadraterry" w:date="2016-02-19T14:34:00Z">
                <w:rPr/>
              </w:rPrChange>
            </w:rPr>
            <w:delText xml:space="preserve"> </w:delText>
          </w:r>
          <w:r w:rsidR="00FD75DD" w:rsidDel="00A61992">
            <w:delText>данными</w:delText>
          </w:r>
          <w:r w:rsidR="00FD75DD" w:rsidRPr="00A61992" w:rsidDel="00A61992">
            <w:rPr>
              <w:lang w:val="en-US"/>
              <w:rPrChange w:id="404" w:author="kwadraterry" w:date="2016-02-19T14:34:00Z">
                <w:rPr/>
              </w:rPrChange>
            </w:rPr>
            <w:delText xml:space="preserve"> </w:delText>
          </w:r>
          <w:r w:rsidR="00FD75DD" w:rsidDel="00A61992">
            <w:delText>с</w:delText>
          </w:r>
          <w:r w:rsidR="00FD75DD" w:rsidRPr="00A61992" w:rsidDel="00A61992">
            <w:rPr>
              <w:lang w:val="en-US"/>
              <w:rPrChange w:id="405" w:author="kwadraterry" w:date="2016-02-19T14:34:00Z">
                <w:rPr/>
              </w:rPrChange>
            </w:rPr>
            <w:delText xml:space="preserve"> </w:delText>
          </w:r>
          <w:r w:rsidR="00FD75DD" w:rsidDel="00A61992">
            <w:delText>жестким</w:delText>
          </w:r>
          <w:r w:rsidR="00FD75DD" w:rsidRPr="00A61992" w:rsidDel="00A61992">
            <w:rPr>
              <w:lang w:val="en-US"/>
              <w:rPrChange w:id="406" w:author="kwadraterry" w:date="2016-02-19T14:34:00Z">
                <w:rPr/>
              </w:rPrChange>
            </w:rPr>
            <w:delText xml:space="preserve"> </w:delText>
          </w:r>
          <w:r w:rsidR="00FD75DD" w:rsidDel="00A61992">
            <w:delText>диском</w:delText>
          </w:r>
          <w:r w:rsidR="00FD75DD" w:rsidRPr="00A61992" w:rsidDel="00A61992">
            <w:rPr>
              <w:lang w:val="en-US"/>
              <w:rPrChange w:id="407" w:author="kwadraterry" w:date="2016-02-19T14:34:00Z">
                <w:rPr/>
              </w:rPrChange>
            </w:rPr>
            <w:delText xml:space="preserve">; </w:delText>
          </w:r>
          <w:r w:rsidR="00FD75DD" w:rsidDel="00A61992">
            <w:delText>характеристика</w:delText>
          </w:r>
          <w:r w:rsidR="00FD75DD" w:rsidRPr="00A61992" w:rsidDel="00A61992">
            <w:rPr>
              <w:lang w:val="en-US"/>
              <w:rPrChange w:id="408" w:author="kwadraterry" w:date="2016-02-19T14:34:00Z">
                <w:rPr/>
              </w:rPrChange>
            </w:rPr>
            <w:delText xml:space="preserve"> </w:delText>
          </w:r>
          <w:r w:rsidR="00FD75DD" w:rsidDel="00A61992">
            <w:delText>машины</w:delText>
          </w:r>
          <w:r w:rsidR="00FD75DD" w:rsidRPr="00A61992" w:rsidDel="00A61992">
            <w:rPr>
              <w:lang w:val="en-US"/>
              <w:rPrChange w:id="409" w:author="kwadraterry" w:date="2016-02-19T14:34:00Z">
                <w:rPr/>
              </w:rPrChange>
            </w:rPr>
            <w:delText xml:space="preserve"> </w:delText>
          </w:r>
          <w:r w:rsidR="00FD75DD" w:rsidDel="00A61992">
            <w:delText>по</w:delText>
          </w:r>
          <w:r w:rsidR="00FD75DD" w:rsidRPr="00A61992" w:rsidDel="00A61992">
            <w:rPr>
              <w:lang w:val="en-US"/>
              <w:rPrChange w:id="410" w:author="kwadraterry" w:date="2016-02-19T14:34:00Z">
                <w:rPr/>
              </w:rPrChange>
            </w:rPr>
            <w:delText xml:space="preserve"> </w:delText>
          </w:r>
          <w:r w:rsidR="00FD75DD" w:rsidDel="00A61992">
            <w:rPr>
              <w:lang w:val="en-US"/>
            </w:rPr>
            <w:delText>LINPACK</w:delText>
          </w:r>
          <w:r w:rsidR="00FD75DD" w:rsidRPr="00A61992" w:rsidDel="00A61992">
            <w:rPr>
              <w:lang w:val="en-US"/>
              <w:rPrChange w:id="411" w:author="kwadraterry" w:date="2016-02-19T14:34:00Z">
                <w:rPr/>
              </w:rPrChange>
            </w:rPr>
            <w:delText xml:space="preserve"> </w:delText>
          </w:r>
          <w:r w:rsidR="00FD75DD" w:rsidDel="00A61992">
            <w:delText>и</w:delText>
          </w:r>
          <w:r w:rsidR="00FD75DD" w:rsidRPr="00A61992" w:rsidDel="00A61992">
            <w:rPr>
              <w:lang w:val="en-US"/>
              <w:rPrChange w:id="412" w:author="kwadraterry" w:date="2016-02-19T14:34:00Z">
                <w:rPr/>
              </w:rPrChange>
            </w:rPr>
            <w:delText xml:space="preserve"> </w:delText>
          </w:r>
          <w:r w:rsidR="00FD75DD" w:rsidDel="00A61992">
            <w:delText>др</w:delText>
          </w:r>
          <w:r w:rsidR="00FD75DD" w:rsidRPr="00A61992" w:rsidDel="00A61992">
            <w:rPr>
              <w:lang w:val="en-US"/>
              <w:rPrChange w:id="413" w:author="kwadraterry" w:date="2016-02-19T14:34:00Z">
                <w:rPr/>
              </w:rPrChange>
            </w:rPr>
            <w:delText xml:space="preserve">. </w:delText>
          </w:r>
          <w:r w:rsidR="00FD75DD" w:rsidDel="00A61992">
            <w:delText>Таким</w:delText>
          </w:r>
          <w:r w:rsidR="00FD75DD" w:rsidRPr="00A61992" w:rsidDel="00A61992">
            <w:rPr>
              <w:lang w:val="en-US"/>
              <w:rPrChange w:id="414" w:author="kwadraterry" w:date="2016-02-19T14:34:00Z">
                <w:rPr/>
              </w:rPrChange>
            </w:rPr>
            <w:delText xml:space="preserve"> </w:delText>
          </w:r>
          <w:r w:rsidR="00FD75DD" w:rsidDel="00A61992">
            <w:delText>образом</w:delText>
          </w:r>
          <w:r w:rsidR="00FD75DD" w:rsidRPr="00A61992" w:rsidDel="00A61992">
            <w:rPr>
              <w:lang w:val="en-US"/>
              <w:rPrChange w:id="415" w:author="kwadraterry" w:date="2016-02-19T14:34:00Z">
                <w:rPr/>
              </w:rPrChange>
            </w:rPr>
            <w:delText xml:space="preserve">, </w:delText>
          </w:r>
          <w:r w:rsidR="00FD75DD" w:rsidDel="00A61992">
            <w:delText>определим</w:delText>
          </w:r>
          <w:r w:rsidR="00FD75DD" w:rsidRPr="00A61992" w:rsidDel="00A61992">
            <w:rPr>
              <w:lang w:val="en-US"/>
              <w:rPrChange w:id="416" w:author="kwadraterry" w:date="2016-02-19T14:34:00Z">
                <w:rPr/>
              </w:rPrChange>
            </w:rPr>
            <w:delText xml:space="preserve"> </w:delText>
          </w:r>
          <w:r w:rsidR="00FD75DD" w:rsidDel="00A61992">
            <w:delText>вектор</w:delText>
          </w:r>
          <w:r w:rsidR="00FD75DD" w:rsidRPr="00A61992" w:rsidDel="00A61992">
            <w:rPr>
              <w:lang w:val="en-US"/>
              <w:rPrChange w:id="417" w:author="kwadraterry" w:date="2016-02-19T14:34:00Z">
                <w:rPr/>
              </w:rPrChange>
            </w:rPr>
            <w:delText xml:space="preserve"> </w:delText>
          </w:r>
          <w:r w:rsidR="00FD75DD" w:rsidDel="00A61992">
            <w:delText>характеристик</w:delText>
          </w:r>
          <w:r w:rsidR="00FD75DD" w:rsidRPr="00A61992" w:rsidDel="00A61992">
            <w:rPr>
              <w:lang w:val="en-US"/>
              <w:rPrChange w:id="418" w:author="kwadraterry" w:date="2016-02-19T14:34:00Z">
                <w:rPr/>
              </w:rPrChange>
            </w:rPr>
            <w:delText xml:space="preserve"> </w:delText>
          </w:r>
          <w:r w:rsidR="00FD75DD" w:rsidDel="00A61992">
            <w:delText>производительности</w:delText>
          </w:r>
          <w:r w:rsidR="00FD75DD" w:rsidRPr="00A61992" w:rsidDel="00A61992">
            <w:rPr>
              <w:lang w:val="en-US"/>
              <w:rPrChange w:id="419" w:author="kwadraterry" w:date="2016-02-19T14:34:00Z">
                <w:rPr/>
              </w:rPrChange>
            </w:rPr>
            <w:delText xml:space="preserve"> </w:delText>
          </w:r>
          <w:r w:rsidR="00FD75DD" w:rsidDel="00A61992">
            <w:delText>виртуальных</w:delText>
          </w:r>
          <w:r w:rsidR="00FD75DD" w:rsidRPr="00A61992" w:rsidDel="00A61992">
            <w:rPr>
              <w:lang w:val="en-US"/>
              <w:rPrChange w:id="420" w:author="kwadraterry" w:date="2016-02-19T14:34:00Z">
                <w:rPr/>
              </w:rPrChange>
            </w:rPr>
            <w:delText xml:space="preserve"> </w:delText>
          </w:r>
          <w:r w:rsidR="00FD75DD" w:rsidDel="00A61992">
            <w:delText>машин</w:delText>
          </w:r>
          <w:r w:rsidR="00FD75DD" w:rsidRPr="00A61992" w:rsidDel="00A61992">
            <w:rPr>
              <w:lang w:val="en-US"/>
              <w:rPrChange w:id="421" w:author="kwadraterry" w:date="2016-02-19T14:34:00Z">
                <w:rPr/>
              </w:rPrChange>
            </w:rPr>
            <w:delText xml:space="preserve">, </w:delText>
          </w:r>
          <w:r w:rsidR="00FD75DD" w:rsidDel="00A61992">
            <w:delText>развернутых</w:delText>
          </w:r>
          <w:r w:rsidR="00FD75DD" w:rsidRPr="00A61992" w:rsidDel="00A61992">
            <w:rPr>
              <w:lang w:val="en-US"/>
              <w:rPrChange w:id="422" w:author="kwadraterry" w:date="2016-02-19T14:34:00Z">
                <w:rPr/>
              </w:rPrChange>
            </w:rPr>
            <w:delText xml:space="preserve"> </w:delText>
          </w:r>
          <w:r w:rsidR="00FD75DD" w:rsidDel="00A61992">
            <w:delText>в</w:delText>
          </w:r>
          <w:r w:rsidR="00FD75DD" w:rsidRPr="00A61992" w:rsidDel="00A61992">
            <w:rPr>
              <w:lang w:val="en-US"/>
              <w:rPrChange w:id="423" w:author="kwadraterry" w:date="2016-02-19T14:34:00Z">
                <w:rPr/>
              </w:rPrChange>
            </w:rPr>
            <w:delText xml:space="preserve"> </w:delText>
          </w:r>
          <w:r w:rsidR="00FD75DD" w:rsidDel="00A61992">
            <w:delText>облачной</w:delText>
          </w:r>
          <w:r w:rsidR="00FD75DD" w:rsidRPr="00A61992" w:rsidDel="00A61992">
            <w:rPr>
              <w:lang w:val="en-US"/>
              <w:rPrChange w:id="424" w:author="kwadraterry" w:date="2016-02-19T14:34:00Z">
                <w:rPr/>
              </w:rPrChange>
            </w:rPr>
            <w:delText xml:space="preserve"> </w:delText>
          </w:r>
          <w:r w:rsidR="00FD75DD" w:rsidDel="00A61992">
            <w:delText>вычислительной</w:delText>
          </w:r>
          <w:r w:rsidR="00FD75DD" w:rsidRPr="00A61992" w:rsidDel="00A61992">
            <w:rPr>
              <w:lang w:val="en-US"/>
              <w:rPrChange w:id="425" w:author="kwadraterry" w:date="2016-02-19T14:34:00Z">
                <w:rPr/>
              </w:rPrChange>
            </w:rPr>
            <w:delText xml:space="preserve"> </w:delText>
          </w:r>
          <w:r w:rsidR="00FD75DD" w:rsidDel="00A61992">
            <w:delText>системе</w:delText>
          </w:r>
          <w:r w:rsidR="00FD75DD" w:rsidRPr="00A61992" w:rsidDel="00A61992">
            <w:rPr>
              <w:lang w:val="en-US"/>
              <w:rPrChange w:id="426" w:author="kwadraterry" w:date="2016-02-19T14:34:00Z">
                <w:rPr/>
              </w:rPrChange>
            </w:rPr>
            <w:delText xml:space="preserve"> </w:delText>
          </w:r>
        </w:del>
        <m:oMath>
          <m:r>
            <m:rPr>
              <m:scr m:val="fraktur"/>
              <m:sty m:val="p"/>
            </m:rPr>
            <w:rPr>
              <w:rFonts w:ascii="Cambria Math" w:hAnsi="Cambria Math"/>
              <w:lang w:val="en-US"/>
              <w:rPrChange w:id="427" w:author="kwadraterry" w:date="2016-02-19T14:34:00Z">
                <w:rPr>
                  <w:rFonts w:ascii="Cambria Math" w:hAnsi="Cambria Math"/>
                </w:rPr>
              </w:rPrChange>
            </w:rPr>
            <m:t>C</m:t>
          </m:r>
        </m:oMath>
        <w:r w:rsidR="00FD75DD" w:rsidRPr="00A61992">
          <w:rPr>
            <w:lang w:val="en-US"/>
            <w:rPrChange w:id="428" w:author="kwadraterry" w:date="2016-02-19T14:34:00Z">
              <w:rPr/>
            </w:rPrChange>
          </w:rPr>
          <w:t>:</w:t>
        </w:r>
      </w:ins>
    </w:p>
    <w:p w14:paraId="1D9D43BC" w14:textId="77777777" w:rsidR="00FD75DD" w:rsidRDefault="00FD75DD" w:rsidP="00FD75DD">
      <w:pPr>
        <w:pStyle w:val="ispTextmain"/>
        <w:rPr>
          <w:ins w:id="429" w:author="Gleb Radchenko" w:date="2016-02-18T19:05:00Z"/>
        </w:rPr>
      </w:pPr>
      <m:oMathPara>
        <m:oMath>
          <m:r>
            <w:ins w:id="430" w:author="Gleb Radchenko" w:date="2016-02-18T19:05:00Z">
              <m:rPr>
                <m:sty m:val="p"/>
              </m:rPr>
              <w:rPr>
                <w:rFonts w:ascii="Cambria Math" w:hAnsi="Cambria Math"/>
              </w:rPr>
              <m:t>Π=</m:t>
            </w:ins>
          </m:r>
          <m:d>
            <m:dPr>
              <m:begChr m:val="["/>
              <m:endChr m:val="]"/>
              <m:ctrlPr>
                <w:ins w:id="431" w:author="Gleb Radchenko" w:date="2016-02-18T19:05:00Z">
                  <w:rPr>
                    <w:rFonts w:ascii="Cambria Math" w:hAnsi="Cambria Math"/>
                    <w:szCs w:val="24"/>
                  </w:rPr>
                </w:ins>
              </m:ctrlPr>
            </m:dPr>
            <m:e>
              <m:sSub>
                <m:sSubPr>
                  <m:ctrlPr>
                    <w:ins w:id="432" w:author="Gleb Radchenko" w:date="2016-02-18T19:05:00Z">
                      <w:rPr>
                        <w:rFonts w:ascii="Cambria Math" w:hAnsi="Cambria Math"/>
                        <w:szCs w:val="24"/>
                      </w:rPr>
                    </w:ins>
                  </m:ctrlPr>
                </m:sSubPr>
                <m:e>
                  <m:r>
                    <w:ins w:id="433" w:author="Gleb Radchenko" w:date="2016-02-18T19:05:00Z">
                      <w:rPr>
                        <w:rFonts w:ascii="Cambria Math" w:hAnsi="Cambria Math"/>
                      </w:rPr>
                      <m:t>π</m:t>
                    </w:ins>
                  </m:r>
                </m:e>
                <m:sub>
                  <m:r>
                    <w:ins w:id="434" w:author="Gleb Radchenko" w:date="2016-02-18T19:05:00Z">
                      <m:rPr>
                        <m:sty m:val="p"/>
                      </m:rPr>
                      <w:rPr>
                        <w:rFonts w:ascii="Cambria Math" w:hAnsi="Cambria Math"/>
                      </w:rPr>
                      <m:t>1</m:t>
                    </w:ins>
                  </m:r>
                </m:sub>
              </m:sSub>
              <m:r>
                <w:ins w:id="435" w:author="Gleb Radchenko" w:date="2016-02-18T19:05:00Z">
                  <m:rPr>
                    <m:sty m:val="p"/>
                  </m:rPr>
                  <w:rPr>
                    <w:rFonts w:ascii="Cambria Math" w:hAnsi="Cambria Math"/>
                  </w:rPr>
                  <m:t>,</m:t>
                </w:ins>
              </m:r>
              <m:sSub>
                <m:sSubPr>
                  <m:ctrlPr>
                    <w:ins w:id="436" w:author="Gleb Radchenko" w:date="2016-02-18T19:05:00Z">
                      <w:rPr>
                        <w:rFonts w:ascii="Cambria Math" w:hAnsi="Cambria Math"/>
                        <w:szCs w:val="24"/>
                      </w:rPr>
                    </w:ins>
                  </m:ctrlPr>
                </m:sSubPr>
                <m:e>
                  <m:r>
                    <w:ins w:id="437" w:author="Gleb Radchenko" w:date="2016-02-18T19:05:00Z">
                      <w:rPr>
                        <w:rFonts w:ascii="Cambria Math" w:hAnsi="Cambria Math"/>
                      </w:rPr>
                      <m:t>π</m:t>
                    </w:ins>
                  </m:r>
                </m:e>
                <m:sub>
                  <m:r>
                    <w:ins w:id="438" w:author="Gleb Radchenko" w:date="2016-02-18T19:05:00Z">
                      <m:rPr>
                        <m:sty m:val="p"/>
                      </m:rPr>
                      <w:rPr>
                        <w:rFonts w:ascii="Cambria Math" w:hAnsi="Cambria Math"/>
                      </w:rPr>
                      <m:t>2</m:t>
                    </w:ins>
                  </m:r>
                </m:sub>
              </m:sSub>
              <m:r>
                <w:ins w:id="439" w:author="Gleb Radchenko" w:date="2016-02-18T19:05:00Z">
                  <m:rPr>
                    <m:sty m:val="p"/>
                  </m:rPr>
                  <w:rPr>
                    <w:rFonts w:ascii="Cambria Math" w:hAnsi="Cambria Math"/>
                  </w:rPr>
                  <m:t>…</m:t>
                </w:ins>
              </m:r>
              <m:sSub>
                <m:sSubPr>
                  <m:ctrlPr>
                    <w:ins w:id="440" w:author="Gleb Radchenko" w:date="2016-02-18T19:05:00Z">
                      <w:rPr>
                        <w:rFonts w:ascii="Cambria Math" w:hAnsi="Cambria Math"/>
                        <w:szCs w:val="24"/>
                      </w:rPr>
                    </w:ins>
                  </m:ctrlPr>
                </m:sSubPr>
                <m:e>
                  <m:r>
                    <w:ins w:id="441" w:author="Gleb Radchenko" w:date="2016-02-18T19:05:00Z">
                      <w:rPr>
                        <w:rFonts w:ascii="Cambria Math" w:hAnsi="Cambria Math"/>
                      </w:rPr>
                      <m:t>π</m:t>
                    </w:ins>
                  </m:r>
                </m:e>
                <m:sub>
                  <m:r>
                    <w:ins w:id="442" w:author="Gleb Radchenko" w:date="2016-02-18T19:05:00Z">
                      <w:rPr>
                        <w:rFonts w:ascii="Cambria Math" w:hAnsi="Cambria Math"/>
                      </w:rPr>
                      <m:t>r</m:t>
                    </w:ins>
                  </m:r>
                </m:sub>
              </m:sSub>
            </m:e>
          </m:d>
          <m:r>
            <w:ins w:id="443" w:author="Gleb Radchenko" w:date="2016-02-18T19:05:00Z">
              <m:rPr>
                <m:sty m:val="p"/>
              </m:rPr>
              <w:rPr>
                <w:rFonts w:ascii="Cambria Math" w:hAnsi="Cambria Math"/>
              </w:rPr>
              <m:t>.</m:t>
            </w:ins>
          </m:r>
        </m:oMath>
      </m:oMathPara>
    </w:p>
    <w:p w14:paraId="353C4562" w14:textId="05AA49A6" w:rsidR="00FD75DD" w:rsidRPr="00A61992" w:rsidRDefault="00A61992" w:rsidP="00FD75DD">
      <w:pPr>
        <w:pStyle w:val="ispTextmain"/>
        <w:rPr>
          <w:ins w:id="444" w:author="Gleb Radchenko" w:date="2016-02-18T19:05:00Z"/>
          <w:lang w:val="en-US"/>
          <w:rPrChange w:id="445" w:author="kwadraterry" w:date="2016-02-19T14:35:00Z">
            <w:rPr>
              <w:ins w:id="446" w:author="Gleb Radchenko" w:date="2016-02-18T19:05:00Z"/>
            </w:rPr>
          </w:rPrChange>
        </w:rPr>
      </w:pPr>
      <w:ins w:id="447" w:author="kwadraterry" w:date="2016-02-19T14:35:00Z">
        <w:r w:rsidRPr="00A61992">
          <w:rPr>
            <w:lang w:val="en-US"/>
            <w:rPrChange w:id="448" w:author="kwadraterry" w:date="2016-02-19T14:35:00Z">
              <w:rPr/>
            </w:rPrChange>
          </w:rPr>
          <w:t>Each machine</w:t>
        </w:r>
        <w:r w:rsidRPr="00A61992">
          <w:rPr>
            <w:lang w:val="en-US"/>
            <w:rPrChange w:id="449" w:author="kwadraterry" w:date="2016-02-19T14:35:00Z">
              <w:rPr>
                <w:lang w:val="en-US"/>
              </w:rPr>
            </w:rPrChange>
          </w:rPr>
          <w:t xml:space="preserve"> </w:t>
        </w:r>
      </w:ins>
      <w:ins w:id="450" w:author="Gleb Radchenko" w:date="2016-02-18T19:05:00Z">
        <w:del w:id="451" w:author="kwadraterry" w:date="2016-02-19T14:35:00Z">
          <w:r w:rsidR="00FD75DD" w:rsidDel="00A61992">
            <w:delText>Каждой</w:delText>
          </w:r>
          <w:r w:rsidR="00FD75DD" w:rsidRPr="00A61992" w:rsidDel="00A61992">
            <w:rPr>
              <w:lang w:val="en-US"/>
              <w:rPrChange w:id="452" w:author="kwadraterry" w:date="2016-02-19T14:35:00Z">
                <w:rPr/>
              </w:rPrChange>
            </w:rPr>
            <w:delText xml:space="preserve"> </w:delText>
          </w:r>
          <w:r w:rsidR="00FD75DD" w:rsidDel="00A61992">
            <w:delText>машине</w:delText>
          </w:r>
          <w:r w:rsidR="00FD75DD" w:rsidRPr="00A61992" w:rsidDel="00A61992">
            <w:rPr>
              <w:lang w:val="en-US"/>
              <w:rPrChange w:id="453" w:author="kwadraterry" w:date="2016-02-19T14:35:00Z">
                <w:rPr/>
              </w:rPrChange>
            </w:rPr>
            <w:delText xml:space="preserve"> </w:delText>
          </w:r>
        </w:del>
        <m:oMath>
          <m:r>
            <m:rPr>
              <m:scr m:val="fraktur"/>
              <m:sty m:val="p"/>
            </m:rPr>
            <w:rPr>
              <w:rFonts w:ascii="Cambria Math" w:hAnsi="Cambria Math"/>
            </w:rPr>
            <m:t>m</m:t>
          </m:r>
          <m:r>
            <m:rPr>
              <m:sty m:val="p"/>
            </m:rPr>
            <w:rPr>
              <w:rFonts w:ascii="Cambria Math" w:hAnsi="Cambria Math"/>
              <w:lang w:val="en-US"/>
              <w:rPrChange w:id="454" w:author="kwadraterry" w:date="2016-02-19T14:35:00Z">
                <w:rPr>
                  <w:rFonts w:ascii="Cambria Math" w:hAnsi="Cambria Math"/>
                </w:rPr>
              </w:rPrChange>
            </w:rPr>
            <m:t>∈</m:t>
          </m:r>
          <m:r>
            <m:rPr>
              <m:scr m:val="fraktur"/>
              <m:sty m:val="p"/>
            </m:rPr>
            <w:rPr>
              <w:rFonts w:ascii="Cambria Math" w:hAnsi="Cambria Math"/>
            </w:rPr>
            <m:t>M</m:t>
          </m:r>
        </m:oMath>
        <w:r w:rsidR="00FD75DD" w:rsidRPr="00A61992">
          <w:rPr>
            <w:lang w:val="en-US"/>
            <w:rPrChange w:id="455" w:author="kwadraterry" w:date="2016-02-19T14:35:00Z">
              <w:rPr/>
            </w:rPrChange>
          </w:rPr>
          <w:t xml:space="preserve"> </w:t>
        </w:r>
      </w:ins>
      <w:ins w:id="456" w:author="kwadraterry" w:date="2016-02-19T14:35:00Z">
        <w:r w:rsidRPr="00A61992">
          <w:rPr>
            <w:lang w:val="en-US"/>
            <w:rPrChange w:id="457" w:author="kwadraterry" w:date="2016-02-19T14:35:00Z">
              <w:rPr/>
            </w:rPrChange>
          </w:rPr>
          <w:t>in a cloud computing system</w:t>
        </w:r>
      </w:ins>
      <w:ins w:id="458" w:author="Gleb Radchenko" w:date="2016-02-18T19:05:00Z">
        <w:del w:id="459" w:author="kwadraterry" w:date="2016-02-19T14:35:00Z">
          <w:r w:rsidR="00FD75DD" w:rsidDel="00A61992">
            <w:delText>облачной</w:delText>
          </w:r>
          <w:r w:rsidR="00FD75DD" w:rsidRPr="00A61992" w:rsidDel="00A61992">
            <w:rPr>
              <w:lang w:val="en-US"/>
              <w:rPrChange w:id="460" w:author="kwadraterry" w:date="2016-02-19T14:35:00Z">
                <w:rPr/>
              </w:rPrChange>
            </w:rPr>
            <w:delText xml:space="preserve"> </w:delText>
          </w:r>
          <w:r w:rsidR="00FD75DD" w:rsidDel="00A61992">
            <w:delText>вычислительной</w:delText>
          </w:r>
          <w:r w:rsidR="00FD75DD" w:rsidRPr="00A61992" w:rsidDel="00A61992">
            <w:rPr>
              <w:lang w:val="en-US"/>
              <w:rPrChange w:id="461" w:author="kwadraterry" w:date="2016-02-19T14:35:00Z">
                <w:rPr/>
              </w:rPrChange>
            </w:rPr>
            <w:delText xml:space="preserve"> </w:delText>
          </w:r>
          <w:r w:rsidR="00FD75DD" w:rsidDel="00A61992">
            <w:delText>системы</w:delText>
          </w:r>
        </w:del>
        <w:r w:rsidR="00FD75DD" w:rsidRPr="00A61992">
          <w:rPr>
            <w:lang w:val="en-US"/>
            <w:rPrChange w:id="462" w:author="kwadraterry" w:date="2016-02-19T14:35:00Z">
              <w:rPr/>
            </w:rPrChange>
          </w:rPr>
          <w:t xml:space="preserve"> </w:t>
        </w:r>
        <m:oMath>
          <m:r>
            <m:rPr>
              <m:scr m:val="fraktur"/>
              <m:sty m:val="p"/>
            </m:rPr>
            <w:rPr>
              <w:rFonts w:ascii="Cambria Math" w:hAnsi="Cambria Math"/>
              <w:lang w:val="en-US"/>
              <w:rPrChange w:id="463" w:author="kwadraterry" w:date="2016-02-19T14:35:00Z">
                <w:rPr>
                  <w:rFonts w:ascii="Cambria Math" w:hAnsi="Cambria Math"/>
                </w:rPr>
              </w:rPrChange>
            </w:rPr>
            <m:t>C</m:t>
          </m:r>
        </m:oMath>
        <w:r w:rsidR="00FD75DD" w:rsidRPr="00A61992">
          <w:rPr>
            <w:lang w:val="en-US"/>
            <w:rPrChange w:id="464" w:author="kwadraterry" w:date="2016-02-19T14:35:00Z">
              <w:rPr/>
            </w:rPrChange>
          </w:rPr>
          <w:t xml:space="preserve"> </w:t>
        </w:r>
      </w:ins>
      <w:ins w:id="465" w:author="kwadraterry" w:date="2016-02-19T14:35:00Z">
        <w:r w:rsidRPr="00A61992">
          <w:rPr>
            <w:lang w:val="en-US"/>
            <w:rPrChange w:id="466" w:author="kwadraterry" w:date="2016-02-19T14:35:00Z">
              <w:rPr/>
            </w:rPrChange>
          </w:rPr>
          <w:t>is comparable to the performance characteristics of the vector, which reflects the values of the performance of the computer:</w:t>
        </w:r>
      </w:ins>
      <w:ins w:id="467" w:author="Gleb Radchenko" w:date="2016-02-18T19:05:00Z">
        <w:del w:id="468" w:author="kwadraterry" w:date="2016-02-19T14:35:00Z">
          <w:r w:rsidR="00FD75DD" w:rsidDel="00A61992">
            <w:delText>сопоставим</w:delText>
          </w:r>
          <w:r w:rsidR="00FD75DD" w:rsidRPr="00A61992" w:rsidDel="00A61992">
            <w:rPr>
              <w:lang w:val="en-US"/>
              <w:rPrChange w:id="469" w:author="kwadraterry" w:date="2016-02-19T14:35:00Z">
                <w:rPr/>
              </w:rPrChange>
            </w:rPr>
            <w:delText xml:space="preserve"> </w:delText>
          </w:r>
          <w:r w:rsidR="00FD75DD" w:rsidDel="00A61992">
            <w:delText>вектор</w:delText>
          </w:r>
          <w:r w:rsidR="00FD75DD" w:rsidRPr="00A61992" w:rsidDel="00A61992">
            <w:rPr>
              <w:lang w:val="en-US"/>
              <w:rPrChange w:id="470" w:author="kwadraterry" w:date="2016-02-19T14:35:00Z">
                <w:rPr/>
              </w:rPrChange>
            </w:rPr>
            <w:delText xml:space="preserve"> </w:delText>
          </w:r>
          <w:r w:rsidR="00FD75DD" w:rsidDel="00A61992">
            <w:delText>характеристик</w:delText>
          </w:r>
          <w:r w:rsidR="00FD75DD" w:rsidRPr="00A61992" w:rsidDel="00A61992">
            <w:rPr>
              <w:lang w:val="en-US"/>
              <w:rPrChange w:id="471" w:author="kwadraterry" w:date="2016-02-19T14:35:00Z">
                <w:rPr/>
              </w:rPrChange>
            </w:rPr>
            <w:delText xml:space="preserve"> </w:delText>
          </w:r>
          <w:r w:rsidR="00FD75DD" w:rsidDel="00A61992">
            <w:delText>производительности</w:delText>
          </w:r>
          <w:r w:rsidR="00FD75DD" w:rsidRPr="00A61992" w:rsidDel="00A61992">
            <w:rPr>
              <w:lang w:val="en-US"/>
              <w:rPrChange w:id="472" w:author="kwadraterry" w:date="2016-02-19T14:35:00Z">
                <w:rPr/>
              </w:rPrChange>
            </w:rPr>
            <w:delText xml:space="preserve">, </w:delText>
          </w:r>
          <w:r w:rsidR="00FD75DD" w:rsidDel="00A61992">
            <w:delText>отражающий</w:delText>
          </w:r>
          <w:r w:rsidR="00FD75DD" w:rsidRPr="00A61992" w:rsidDel="00A61992">
            <w:rPr>
              <w:lang w:val="en-US"/>
              <w:rPrChange w:id="473" w:author="kwadraterry" w:date="2016-02-19T14:35:00Z">
                <w:rPr/>
              </w:rPrChange>
            </w:rPr>
            <w:delText xml:space="preserve"> </w:delText>
          </w:r>
          <w:r w:rsidR="00FD75DD" w:rsidDel="00A61992">
            <w:delText>значения</w:delText>
          </w:r>
          <w:r w:rsidR="00FD75DD" w:rsidRPr="00A61992" w:rsidDel="00A61992">
            <w:rPr>
              <w:lang w:val="en-US"/>
              <w:rPrChange w:id="474" w:author="kwadraterry" w:date="2016-02-19T14:35:00Z">
                <w:rPr/>
              </w:rPrChange>
            </w:rPr>
            <w:delText xml:space="preserve"> </w:delText>
          </w:r>
          <w:r w:rsidR="00FD75DD" w:rsidDel="00A61992">
            <w:delText>производительности</w:delText>
          </w:r>
          <w:r w:rsidR="00FD75DD" w:rsidRPr="00A61992" w:rsidDel="00A61992">
            <w:rPr>
              <w:lang w:val="en-US"/>
              <w:rPrChange w:id="475" w:author="kwadraterry" w:date="2016-02-19T14:35:00Z">
                <w:rPr/>
              </w:rPrChange>
            </w:rPr>
            <w:delText xml:space="preserve"> </w:delText>
          </w:r>
          <w:r w:rsidR="00FD75DD" w:rsidDel="00A61992">
            <w:delText>вычислительной</w:delText>
          </w:r>
          <w:r w:rsidR="00FD75DD" w:rsidRPr="00A61992" w:rsidDel="00A61992">
            <w:rPr>
              <w:lang w:val="en-US"/>
              <w:rPrChange w:id="476" w:author="kwadraterry" w:date="2016-02-19T14:35:00Z">
                <w:rPr/>
              </w:rPrChange>
            </w:rPr>
            <w:delText xml:space="preserve"> </w:delText>
          </w:r>
          <w:r w:rsidR="00FD75DD" w:rsidDel="00A61992">
            <w:delText>машины</w:delText>
          </w:r>
          <w:r w:rsidR="00FD75DD" w:rsidRPr="00A61992" w:rsidDel="00A61992">
            <w:rPr>
              <w:lang w:val="en-US"/>
              <w:rPrChange w:id="477" w:author="kwadraterry" w:date="2016-02-19T14:35:00Z">
                <w:rPr/>
              </w:rPrChange>
            </w:rPr>
            <w:delText>:</w:delText>
          </w:r>
        </w:del>
      </w:ins>
    </w:p>
    <w:p w14:paraId="643EA262" w14:textId="77777777" w:rsidR="00FD75DD" w:rsidRDefault="00FD75DD" w:rsidP="00FD75DD">
      <w:pPr>
        <w:pStyle w:val="ispTextmain"/>
        <w:rPr>
          <w:ins w:id="478" w:author="Gleb Radchenko" w:date="2016-02-18T19:05:00Z"/>
        </w:rPr>
      </w:pPr>
      <m:oMathPara>
        <m:oMath>
          <m:r>
            <w:ins w:id="479" w:author="Gleb Radchenko" w:date="2016-02-18T19:05:00Z">
              <m:rPr>
                <m:sty m:val="p"/>
              </m:rPr>
              <w:rPr>
                <w:rFonts w:ascii="Cambria Math" w:hAnsi="Cambria Math"/>
              </w:rPr>
              <m:t>Π:</m:t>
            </w:ins>
          </m:r>
          <m:r>
            <w:ins w:id="480" w:author="Gleb Radchenko" w:date="2016-02-18T19:05:00Z">
              <m:rPr>
                <m:scr m:val="fraktur"/>
                <m:sty m:val="p"/>
              </m:rPr>
              <w:rPr>
                <w:rFonts w:ascii="Cambria Math" w:hAnsi="Cambria Math"/>
              </w:rPr>
              <m:t>M→</m:t>
            </w:ins>
          </m:r>
          <m:sSubSup>
            <m:sSubSupPr>
              <m:ctrlPr>
                <w:ins w:id="481" w:author="Gleb Radchenko" w:date="2016-02-18T19:05:00Z">
                  <w:rPr>
                    <w:rFonts w:ascii="Cambria Math" w:hAnsi="Cambria Math"/>
                    <w:szCs w:val="24"/>
                  </w:rPr>
                </w:ins>
              </m:ctrlPr>
            </m:sSubSupPr>
            <m:e>
              <m:r>
                <w:ins w:id="482" w:author="Gleb Radchenko" w:date="2016-02-18T19:05:00Z">
                  <m:rPr>
                    <m:scr m:val="double-struck"/>
                    <m:sty m:val="p"/>
                  </m:rPr>
                  <w:rPr>
                    <w:rFonts w:ascii="Cambria Math" w:hAnsi="Cambria Math"/>
                  </w:rPr>
                  <m:t>Z</m:t>
                </w:ins>
              </m:r>
            </m:e>
            <m:sub>
              <m:r>
                <w:ins w:id="483" w:author="Gleb Radchenko" w:date="2016-02-18T19:05:00Z">
                  <m:rPr>
                    <m:sty m:val="p"/>
                  </m:rPr>
                  <w:rPr>
                    <w:rFonts w:ascii="Cambria Math" w:hAnsi="Cambria Math"/>
                  </w:rPr>
                  <m:t>&gt;0</m:t>
                </w:ins>
              </m:r>
            </m:sub>
            <m:sup>
              <m:r>
                <w:ins w:id="484" w:author="Gleb Radchenko" w:date="2016-02-18T19:05:00Z">
                  <w:rPr>
                    <w:rFonts w:ascii="Cambria Math" w:hAnsi="Cambria Math"/>
                  </w:rPr>
                  <m:t>r</m:t>
                </w:ins>
              </m:r>
            </m:sup>
          </m:sSubSup>
          <m:r>
            <w:ins w:id="485" w:author="Gleb Radchenko" w:date="2016-02-18T19:05:00Z">
              <m:rPr>
                <m:sty m:val="p"/>
              </m:rPr>
              <w:rPr>
                <w:rFonts w:ascii="Cambria Math" w:hAnsi="Cambria Math"/>
              </w:rPr>
              <m:t>.</m:t>
            </w:ins>
          </m:r>
        </m:oMath>
      </m:oMathPara>
    </w:p>
    <w:p w14:paraId="7B6D96A8" w14:textId="77777777" w:rsidR="00A61992" w:rsidRDefault="00A61992" w:rsidP="00A61992">
      <w:pPr>
        <w:pStyle w:val="ispTextmain"/>
        <w:ind w:firstLine="360"/>
        <w:rPr>
          <w:ins w:id="486" w:author="kwadraterry" w:date="2016-02-19T14:36:00Z"/>
          <w:lang w:val="en-US"/>
        </w:rPr>
        <w:pPrChange w:id="487" w:author="kwadraterry" w:date="2016-02-19T14:34:00Z">
          <w:pPr>
            <w:pStyle w:val="ispTextmain"/>
          </w:pPr>
        </w:pPrChange>
      </w:pPr>
      <w:ins w:id="488" w:author="kwadraterry" w:date="2016-02-19T14:36:00Z">
        <w:r w:rsidRPr="00A61992">
          <w:rPr>
            <w:lang w:val="en-US"/>
            <w:rPrChange w:id="489" w:author="kwadraterry" w:date="2016-02-19T14:36:00Z">
              <w:rPr/>
            </w:rPrChange>
          </w:rPr>
          <w:t>In what follows we assume that in the framework of the provision of computational resources, each task is allocated one or more virtual machines. Direct access to components of the computing system is not ensured.</w:t>
        </w:r>
      </w:ins>
    </w:p>
    <w:p w14:paraId="51E86503" w14:textId="5C3BC125" w:rsidR="00FD75DD" w:rsidRPr="00A61992" w:rsidDel="00A61992" w:rsidRDefault="00FD75DD" w:rsidP="00FD75DD">
      <w:pPr>
        <w:pStyle w:val="ispTextmain"/>
        <w:rPr>
          <w:ins w:id="490" w:author="Gleb Radchenko" w:date="2016-02-18T19:05:00Z"/>
          <w:del w:id="491" w:author="kwadraterry" w:date="2016-02-19T14:36:00Z"/>
          <w:lang w:val="en-US"/>
          <w:rPrChange w:id="492" w:author="kwadraterry" w:date="2016-02-19T14:33:00Z">
            <w:rPr>
              <w:ins w:id="493" w:author="Gleb Radchenko" w:date="2016-02-18T19:05:00Z"/>
              <w:del w:id="494" w:author="kwadraterry" w:date="2016-02-19T14:36:00Z"/>
            </w:rPr>
          </w:rPrChange>
        </w:rPr>
      </w:pPr>
      <w:ins w:id="495" w:author="Gleb Radchenko" w:date="2016-02-18T19:05:00Z">
        <w:del w:id="496" w:author="kwadraterry" w:date="2016-02-19T14:36:00Z">
          <w:r w:rsidDel="00A61992">
            <w:delText>В</w:delText>
          </w:r>
          <w:r w:rsidRPr="00A61992" w:rsidDel="00A61992">
            <w:rPr>
              <w:lang w:val="en-US"/>
              <w:rPrChange w:id="497" w:author="kwadraterry" w:date="2016-02-19T14:36:00Z">
                <w:rPr/>
              </w:rPrChange>
            </w:rPr>
            <w:delText xml:space="preserve"> </w:delText>
          </w:r>
          <w:r w:rsidDel="00A61992">
            <w:delText>дальнейшем</w:delText>
          </w:r>
          <w:r w:rsidRPr="00A61992" w:rsidDel="00A61992">
            <w:rPr>
              <w:lang w:val="en-US"/>
              <w:rPrChange w:id="498" w:author="kwadraterry" w:date="2016-02-19T14:36:00Z">
                <w:rPr/>
              </w:rPrChange>
            </w:rPr>
            <w:delText xml:space="preserve"> </w:delText>
          </w:r>
          <w:r w:rsidDel="00A61992">
            <w:delText>будем</w:delText>
          </w:r>
          <w:r w:rsidRPr="00A61992" w:rsidDel="00A61992">
            <w:rPr>
              <w:lang w:val="en-US"/>
              <w:rPrChange w:id="499" w:author="kwadraterry" w:date="2016-02-19T14:36:00Z">
                <w:rPr/>
              </w:rPrChange>
            </w:rPr>
            <w:delText xml:space="preserve"> </w:delText>
          </w:r>
          <w:r w:rsidDel="00A61992">
            <w:delText>считать</w:delText>
          </w:r>
          <w:r w:rsidRPr="00A61992" w:rsidDel="00A61992">
            <w:rPr>
              <w:lang w:val="en-US"/>
              <w:rPrChange w:id="500" w:author="kwadraterry" w:date="2016-02-19T14:36:00Z">
                <w:rPr/>
              </w:rPrChange>
            </w:rPr>
            <w:delText xml:space="preserve">, </w:delText>
          </w:r>
          <w:r w:rsidDel="00A61992">
            <w:delText>что</w:delText>
          </w:r>
          <w:r w:rsidRPr="00A61992" w:rsidDel="00A61992">
            <w:rPr>
              <w:lang w:val="en-US"/>
              <w:rPrChange w:id="501" w:author="kwadraterry" w:date="2016-02-19T14:36:00Z">
                <w:rPr/>
              </w:rPrChange>
            </w:rPr>
            <w:delText xml:space="preserve"> </w:delText>
          </w:r>
          <w:r w:rsidDel="00A61992">
            <w:delText>в</w:delText>
          </w:r>
          <w:r w:rsidRPr="00A61992" w:rsidDel="00A61992">
            <w:rPr>
              <w:lang w:val="en-US"/>
              <w:rPrChange w:id="502" w:author="kwadraterry" w:date="2016-02-19T14:36:00Z">
                <w:rPr/>
              </w:rPrChange>
            </w:rPr>
            <w:delText xml:space="preserve"> </w:delText>
          </w:r>
          <w:r w:rsidDel="00A61992">
            <w:delText>рамках</w:delText>
          </w:r>
          <w:r w:rsidRPr="00A61992" w:rsidDel="00A61992">
            <w:rPr>
              <w:lang w:val="en-US"/>
              <w:rPrChange w:id="503" w:author="kwadraterry" w:date="2016-02-19T14:36:00Z">
                <w:rPr/>
              </w:rPrChange>
            </w:rPr>
            <w:delText xml:space="preserve"> </w:delText>
          </w:r>
          <w:r w:rsidDel="00A61992">
            <w:delText>предоставления</w:delText>
          </w:r>
          <w:r w:rsidRPr="00A61992" w:rsidDel="00A61992">
            <w:rPr>
              <w:lang w:val="en-US"/>
              <w:rPrChange w:id="504" w:author="kwadraterry" w:date="2016-02-19T14:36:00Z">
                <w:rPr/>
              </w:rPrChange>
            </w:rPr>
            <w:delText xml:space="preserve"> </w:delText>
          </w:r>
          <w:r w:rsidDel="00A61992">
            <w:delText>вычислительных</w:delText>
          </w:r>
          <w:r w:rsidRPr="00A61992" w:rsidDel="00A61992">
            <w:rPr>
              <w:lang w:val="en-US"/>
              <w:rPrChange w:id="505" w:author="kwadraterry" w:date="2016-02-19T14:36:00Z">
                <w:rPr/>
              </w:rPrChange>
            </w:rPr>
            <w:delText xml:space="preserve"> </w:delText>
          </w:r>
          <w:r w:rsidDel="00A61992">
            <w:delText>ресурсов</w:delText>
          </w:r>
          <w:r w:rsidRPr="00A61992" w:rsidDel="00A61992">
            <w:rPr>
              <w:lang w:val="en-US"/>
              <w:rPrChange w:id="506" w:author="kwadraterry" w:date="2016-02-19T14:36:00Z">
                <w:rPr/>
              </w:rPrChange>
            </w:rPr>
            <w:delText xml:space="preserve">, </w:delText>
          </w:r>
          <w:r w:rsidDel="00A61992">
            <w:delText>каждой</w:delText>
          </w:r>
          <w:r w:rsidRPr="00A61992" w:rsidDel="00A61992">
            <w:rPr>
              <w:lang w:val="en-US"/>
              <w:rPrChange w:id="507" w:author="kwadraterry" w:date="2016-02-19T14:36:00Z">
                <w:rPr/>
              </w:rPrChange>
            </w:rPr>
            <w:delText xml:space="preserve"> </w:delText>
          </w:r>
          <w:r w:rsidDel="00A61992">
            <w:delText>задаче</w:delText>
          </w:r>
          <w:r w:rsidRPr="00A61992" w:rsidDel="00A61992">
            <w:rPr>
              <w:lang w:val="en-US"/>
              <w:rPrChange w:id="508" w:author="kwadraterry" w:date="2016-02-19T14:36:00Z">
                <w:rPr/>
              </w:rPrChange>
            </w:rPr>
            <w:delText xml:space="preserve"> </w:delText>
          </w:r>
          <w:r w:rsidDel="00A61992">
            <w:delText>выделяется</w:delText>
          </w:r>
          <w:r w:rsidRPr="00A61992" w:rsidDel="00A61992">
            <w:rPr>
              <w:lang w:val="en-US"/>
              <w:rPrChange w:id="509" w:author="kwadraterry" w:date="2016-02-19T14:36:00Z">
                <w:rPr/>
              </w:rPrChange>
            </w:rPr>
            <w:delText xml:space="preserve"> </w:delText>
          </w:r>
          <w:r w:rsidDel="00A61992">
            <w:delText>одна</w:delText>
          </w:r>
          <w:r w:rsidRPr="00A61992" w:rsidDel="00A61992">
            <w:rPr>
              <w:lang w:val="en-US"/>
              <w:rPrChange w:id="510" w:author="kwadraterry" w:date="2016-02-19T14:36:00Z">
                <w:rPr/>
              </w:rPrChange>
            </w:rPr>
            <w:delText xml:space="preserve"> </w:delText>
          </w:r>
          <w:r w:rsidDel="00A61992">
            <w:delText>либо</w:delText>
          </w:r>
          <w:r w:rsidRPr="00A61992" w:rsidDel="00A61992">
            <w:rPr>
              <w:lang w:val="en-US"/>
              <w:rPrChange w:id="511" w:author="kwadraterry" w:date="2016-02-19T14:36:00Z">
                <w:rPr/>
              </w:rPrChange>
            </w:rPr>
            <w:delText xml:space="preserve"> </w:delText>
          </w:r>
          <w:r w:rsidDel="00A61992">
            <w:delText>несколько</w:delText>
          </w:r>
          <w:r w:rsidRPr="00A61992" w:rsidDel="00A61992">
            <w:rPr>
              <w:lang w:val="en-US"/>
              <w:rPrChange w:id="512" w:author="kwadraterry" w:date="2016-02-19T14:36:00Z">
                <w:rPr/>
              </w:rPrChange>
            </w:rPr>
            <w:delText xml:space="preserve"> </w:delText>
          </w:r>
          <w:r w:rsidDel="00A61992">
            <w:delText>виртуальных</w:delText>
          </w:r>
          <w:r w:rsidRPr="00A61992" w:rsidDel="00A61992">
            <w:rPr>
              <w:lang w:val="en-US"/>
              <w:rPrChange w:id="513" w:author="kwadraterry" w:date="2016-02-19T14:36:00Z">
                <w:rPr/>
              </w:rPrChange>
            </w:rPr>
            <w:delText xml:space="preserve"> </w:delText>
          </w:r>
          <w:r w:rsidDel="00A61992">
            <w:delText>машин</w:delText>
          </w:r>
          <w:r w:rsidRPr="00A61992" w:rsidDel="00A61992">
            <w:rPr>
              <w:lang w:val="en-US"/>
              <w:rPrChange w:id="514" w:author="kwadraterry" w:date="2016-02-19T14:36:00Z">
                <w:rPr/>
              </w:rPrChange>
            </w:rPr>
            <w:delText xml:space="preserve">. </w:delText>
          </w:r>
          <w:r w:rsidDel="00A61992">
            <w:delText>Прямого</w:delText>
          </w:r>
          <w:r w:rsidRPr="00A61992" w:rsidDel="00A61992">
            <w:rPr>
              <w:lang w:val="en-US"/>
              <w:rPrChange w:id="515" w:author="kwadraterry" w:date="2016-02-19T14:33:00Z">
                <w:rPr/>
              </w:rPrChange>
            </w:rPr>
            <w:delText xml:space="preserve"> </w:delText>
          </w:r>
          <w:r w:rsidDel="00A61992">
            <w:delText>доступа</w:delText>
          </w:r>
          <w:r w:rsidRPr="00A61992" w:rsidDel="00A61992">
            <w:rPr>
              <w:lang w:val="en-US"/>
              <w:rPrChange w:id="516" w:author="kwadraterry" w:date="2016-02-19T14:33:00Z">
                <w:rPr/>
              </w:rPrChange>
            </w:rPr>
            <w:delText xml:space="preserve"> </w:delText>
          </w:r>
          <w:r w:rsidDel="00A61992">
            <w:delText>к</w:delText>
          </w:r>
          <w:r w:rsidRPr="00A61992" w:rsidDel="00A61992">
            <w:rPr>
              <w:lang w:val="en-US"/>
              <w:rPrChange w:id="517" w:author="kwadraterry" w:date="2016-02-19T14:33:00Z">
                <w:rPr/>
              </w:rPrChange>
            </w:rPr>
            <w:delText xml:space="preserve"> </w:delText>
          </w:r>
          <w:r w:rsidDel="00A61992">
            <w:delText>узлам</w:delText>
          </w:r>
          <w:r w:rsidRPr="00A61992" w:rsidDel="00A61992">
            <w:rPr>
              <w:lang w:val="en-US"/>
              <w:rPrChange w:id="518" w:author="kwadraterry" w:date="2016-02-19T14:33:00Z">
                <w:rPr/>
              </w:rPrChange>
            </w:rPr>
            <w:delText xml:space="preserve"> </w:delText>
          </w:r>
          <w:r w:rsidDel="00A61992">
            <w:delText>вычислительной</w:delText>
          </w:r>
          <w:r w:rsidRPr="00A61992" w:rsidDel="00A61992">
            <w:rPr>
              <w:lang w:val="en-US"/>
              <w:rPrChange w:id="519" w:author="kwadraterry" w:date="2016-02-19T14:33:00Z">
                <w:rPr/>
              </w:rPrChange>
            </w:rPr>
            <w:delText xml:space="preserve"> </w:delText>
          </w:r>
          <w:r w:rsidDel="00A61992">
            <w:delText>системы</w:delText>
          </w:r>
          <w:r w:rsidRPr="00A61992" w:rsidDel="00A61992">
            <w:rPr>
              <w:lang w:val="en-US"/>
              <w:rPrChange w:id="520" w:author="kwadraterry" w:date="2016-02-19T14:33:00Z">
                <w:rPr/>
              </w:rPrChange>
            </w:rPr>
            <w:delText xml:space="preserve"> </w:delText>
          </w:r>
          <w:r w:rsidDel="00A61992">
            <w:delText>не</w:delText>
          </w:r>
          <w:r w:rsidRPr="00A61992" w:rsidDel="00A61992">
            <w:rPr>
              <w:lang w:val="en-US"/>
              <w:rPrChange w:id="521" w:author="kwadraterry" w:date="2016-02-19T14:33:00Z">
                <w:rPr/>
              </w:rPrChange>
            </w:rPr>
            <w:delText xml:space="preserve"> </w:delText>
          </w:r>
          <w:r w:rsidDel="00A61992">
            <w:delText>обеспечивается</w:delText>
          </w:r>
          <w:r w:rsidRPr="00A61992" w:rsidDel="00A61992">
            <w:rPr>
              <w:lang w:val="en-US"/>
              <w:rPrChange w:id="522" w:author="kwadraterry" w:date="2016-02-19T14:33:00Z">
                <w:rPr/>
              </w:rPrChange>
            </w:rPr>
            <w:delText>.</w:delText>
          </w:r>
        </w:del>
      </w:ins>
    </w:p>
    <w:p w14:paraId="5B781501" w14:textId="20238648" w:rsidR="00FD75DD" w:rsidRPr="00A61992" w:rsidRDefault="00A61992" w:rsidP="00A61992">
      <w:pPr>
        <w:pStyle w:val="ispTextmain"/>
        <w:ind w:firstLine="360"/>
        <w:rPr>
          <w:ins w:id="523" w:author="Gleb Radchenko" w:date="2016-02-18T19:05:00Z"/>
          <w:lang w:val="en-US"/>
          <w:rPrChange w:id="524" w:author="kwadraterry" w:date="2016-02-19T14:33:00Z">
            <w:rPr>
              <w:ins w:id="525" w:author="Gleb Radchenko" w:date="2016-02-18T19:05:00Z"/>
            </w:rPr>
          </w:rPrChange>
        </w:rPr>
        <w:pPrChange w:id="526" w:author="kwadraterry" w:date="2016-02-19T14:34:00Z">
          <w:pPr>
            <w:pStyle w:val="ispTextmain"/>
          </w:pPr>
        </w:pPrChange>
      </w:pPr>
      <w:ins w:id="527" w:author="kwadraterry" w:date="2016-02-19T14:33:00Z">
        <w:r w:rsidRPr="00A61992">
          <w:rPr>
            <w:lang w:val="en-US"/>
            <w:rPrChange w:id="528" w:author="kwadraterry" w:date="2016-02-19T14:33:00Z">
              <w:rPr/>
            </w:rPrChange>
          </w:rPr>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ins>
      <w:ins w:id="529" w:author="Gleb Radchenko" w:date="2016-02-18T19:05:00Z">
        <w:del w:id="530" w:author="kwadraterry" w:date="2016-02-19T14:33:00Z">
          <w:r w:rsidR="00FD75DD" w:rsidDel="00A61992">
            <w:delText>Особенностью</w:delText>
          </w:r>
          <w:r w:rsidR="00FD75DD" w:rsidRPr="00A61992" w:rsidDel="00A61992">
            <w:rPr>
              <w:lang w:val="en-US"/>
              <w:rPrChange w:id="531" w:author="kwadraterry" w:date="2016-02-19T14:33:00Z">
                <w:rPr/>
              </w:rPrChange>
            </w:rPr>
            <w:delText xml:space="preserve"> </w:delText>
          </w:r>
          <w:r w:rsidR="00FD75DD" w:rsidDel="00A61992">
            <w:delText>проблемно</w:delText>
          </w:r>
          <w:r w:rsidR="00FD75DD" w:rsidRPr="00A61992" w:rsidDel="00A61992">
            <w:rPr>
              <w:lang w:val="en-US"/>
              <w:rPrChange w:id="532" w:author="kwadraterry" w:date="2016-02-19T14:33:00Z">
                <w:rPr/>
              </w:rPrChange>
            </w:rPr>
            <w:delText>-</w:delText>
          </w:r>
          <w:r w:rsidR="00FD75DD" w:rsidDel="00A61992">
            <w:delText>ориентированной</w:delText>
          </w:r>
          <w:r w:rsidR="00FD75DD" w:rsidRPr="00A61992" w:rsidDel="00A61992">
            <w:rPr>
              <w:lang w:val="en-US"/>
              <w:rPrChange w:id="533" w:author="kwadraterry" w:date="2016-02-19T14:33:00Z">
                <w:rPr/>
              </w:rPrChange>
            </w:rPr>
            <w:delText xml:space="preserve"> </w:delText>
          </w:r>
          <w:r w:rsidR="00FD75DD" w:rsidDel="00A61992">
            <w:delText>облачной</w:delText>
          </w:r>
          <w:r w:rsidR="00FD75DD" w:rsidRPr="00A61992" w:rsidDel="00A61992">
            <w:rPr>
              <w:lang w:val="en-US"/>
              <w:rPrChange w:id="534" w:author="kwadraterry" w:date="2016-02-19T14:33:00Z">
                <w:rPr/>
              </w:rPrChange>
            </w:rPr>
            <w:delText xml:space="preserve"> </w:delText>
          </w:r>
          <w:r w:rsidR="00FD75DD" w:rsidDel="00A61992">
            <w:delText>вычислительной</w:delText>
          </w:r>
          <w:r w:rsidR="00FD75DD" w:rsidRPr="00A61992" w:rsidDel="00A61992">
            <w:rPr>
              <w:lang w:val="en-US"/>
              <w:rPrChange w:id="535" w:author="kwadraterry" w:date="2016-02-19T14:33:00Z">
                <w:rPr/>
              </w:rPrChange>
            </w:rPr>
            <w:delText xml:space="preserve"> </w:delText>
          </w:r>
          <w:r w:rsidR="00FD75DD" w:rsidDel="00A61992">
            <w:delText>среды</w:delText>
          </w:r>
          <w:r w:rsidR="00FD75DD" w:rsidRPr="00A61992" w:rsidDel="00A61992">
            <w:rPr>
              <w:lang w:val="en-US"/>
              <w:rPrChange w:id="536" w:author="kwadraterry" w:date="2016-02-19T14:33:00Z">
                <w:rPr/>
              </w:rPrChange>
            </w:rPr>
            <w:delText xml:space="preserve"> </w:delText>
          </w:r>
          <w:r w:rsidR="00FD75DD" w:rsidDel="00A61992">
            <w:delText>является</w:delText>
          </w:r>
          <w:r w:rsidR="00FD75DD" w:rsidRPr="00A61992" w:rsidDel="00A61992">
            <w:rPr>
              <w:lang w:val="en-US"/>
              <w:rPrChange w:id="537" w:author="kwadraterry" w:date="2016-02-19T14:33:00Z">
                <w:rPr/>
              </w:rPrChange>
            </w:rPr>
            <w:delText xml:space="preserve"> </w:delText>
          </w:r>
          <w:r w:rsidR="00FD75DD" w:rsidDel="00A61992">
            <w:delText>то</w:delText>
          </w:r>
          <w:r w:rsidR="00FD75DD" w:rsidRPr="00A61992" w:rsidDel="00A61992">
            <w:rPr>
              <w:lang w:val="en-US"/>
              <w:rPrChange w:id="538" w:author="kwadraterry" w:date="2016-02-19T14:33:00Z">
                <w:rPr/>
              </w:rPrChange>
            </w:rPr>
            <w:delText xml:space="preserve">, </w:delText>
          </w:r>
          <w:r w:rsidR="00FD75DD" w:rsidDel="00A61992">
            <w:delText>что</w:delText>
          </w:r>
          <w:r w:rsidR="00FD75DD" w:rsidRPr="00A61992" w:rsidDel="00A61992">
            <w:rPr>
              <w:lang w:val="en-US"/>
              <w:rPrChange w:id="539" w:author="kwadraterry" w:date="2016-02-19T14:33:00Z">
                <w:rPr/>
              </w:rPrChange>
            </w:rPr>
            <w:delText xml:space="preserve"> </w:delText>
          </w:r>
          <w:r w:rsidR="00FD75DD" w:rsidDel="00A61992">
            <w:delText>она</w:delText>
          </w:r>
          <w:r w:rsidR="00FD75DD" w:rsidRPr="00A61992" w:rsidDel="00A61992">
            <w:rPr>
              <w:lang w:val="en-US"/>
              <w:rPrChange w:id="540" w:author="kwadraterry" w:date="2016-02-19T14:33:00Z">
                <w:rPr/>
              </w:rPrChange>
            </w:rPr>
            <w:delText xml:space="preserve"> </w:delText>
          </w:r>
          <w:r w:rsidR="00FD75DD" w:rsidDel="00A61992">
            <w:delText>использует</w:delText>
          </w:r>
          <w:r w:rsidR="00FD75DD" w:rsidRPr="00A61992" w:rsidDel="00A61992">
            <w:rPr>
              <w:lang w:val="en-US"/>
              <w:rPrChange w:id="541" w:author="kwadraterry" w:date="2016-02-19T14:33:00Z">
                <w:rPr/>
              </w:rPrChange>
            </w:rPr>
            <w:delText xml:space="preserve"> </w:delText>
          </w:r>
          <w:r w:rsidR="00FD75DD" w:rsidDel="00A61992">
            <w:delText>информацию</w:delText>
          </w:r>
          <w:r w:rsidR="00FD75DD" w:rsidRPr="00A61992" w:rsidDel="00A61992">
            <w:rPr>
              <w:lang w:val="en-US"/>
              <w:rPrChange w:id="542" w:author="kwadraterry" w:date="2016-02-19T14:33:00Z">
                <w:rPr/>
              </w:rPrChange>
            </w:rPr>
            <w:delText xml:space="preserve"> </w:delText>
          </w:r>
          <w:r w:rsidR="00FD75DD" w:rsidDel="00A61992">
            <w:delText>об</w:delText>
          </w:r>
          <w:r w:rsidR="00FD75DD" w:rsidRPr="00A61992" w:rsidDel="00A61992">
            <w:rPr>
              <w:lang w:val="en-US"/>
              <w:rPrChange w:id="543" w:author="kwadraterry" w:date="2016-02-19T14:33:00Z">
                <w:rPr/>
              </w:rPrChange>
            </w:rPr>
            <w:delText xml:space="preserve"> </w:delText>
          </w:r>
          <w:r w:rsidR="00FD75DD" w:rsidDel="00A61992">
            <w:delText>особенностях</w:delText>
          </w:r>
          <w:r w:rsidR="00FD75DD" w:rsidRPr="00A61992" w:rsidDel="00A61992">
            <w:rPr>
              <w:lang w:val="en-US"/>
              <w:rPrChange w:id="544" w:author="kwadraterry" w:date="2016-02-19T14:33:00Z">
                <w:rPr/>
              </w:rPrChange>
            </w:rPr>
            <w:delText xml:space="preserve"> </w:delText>
          </w:r>
          <w:r w:rsidR="00FD75DD" w:rsidDel="00A61992">
            <w:delText>классов</w:delText>
          </w:r>
          <w:r w:rsidR="00FD75DD" w:rsidRPr="00A61992" w:rsidDel="00A61992">
            <w:rPr>
              <w:lang w:val="en-US"/>
              <w:rPrChange w:id="545" w:author="kwadraterry" w:date="2016-02-19T14:33:00Z">
                <w:rPr/>
              </w:rPrChange>
            </w:rPr>
            <w:delText xml:space="preserve"> </w:delText>
          </w:r>
          <w:r w:rsidR="00FD75DD" w:rsidDel="00A61992">
            <w:delText>решаемых</w:delText>
          </w:r>
          <w:r w:rsidR="00FD75DD" w:rsidRPr="00A61992" w:rsidDel="00A61992">
            <w:rPr>
              <w:lang w:val="en-US"/>
              <w:rPrChange w:id="546" w:author="kwadraterry" w:date="2016-02-19T14:33:00Z">
                <w:rPr/>
              </w:rPrChange>
            </w:rPr>
            <w:delText xml:space="preserve"> </w:delText>
          </w:r>
          <w:r w:rsidR="00FD75DD" w:rsidDel="00A61992">
            <w:delText>задач</w:delText>
          </w:r>
          <w:r w:rsidR="00FD75DD" w:rsidRPr="00A61992" w:rsidDel="00A61992">
            <w:rPr>
              <w:lang w:val="en-US"/>
              <w:rPrChange w:id="547" w:author="kwadraterry" w:date="2016-02-19T14:33:00Z">
                <w:rPr/>
              </w:rPrChange>
            </w:rPr>
            <w:delText xml:space="preserve"> </w:delText>
          </w:r>
          <w:r w:rsidR="00FD75DD" w:rsidDel="00A61992">
            <w:delText>при</w:delText>
          </w:r>
          <w:r w:rsidR="00FD75DD" w:rsidRPr="00A61992" w:rsidDel="00A61992">
            <w:rPr>
              <w:lang w:val="en-US"/>
              <w:rPrChange w:id="548" w:author="kwadraterry" w:date="2016-02-19T14:33:00Z">
                <w:rPr/>
              </w:rPrChange>
            </w:rPr>
            <w:delText xml:space="preserve"> </w:delText>
          </w:r>
          <w:r w:rsidR="00FD75DD" w:rsidDel="00A61992">
            <w:delText>планировании</w:delText>
          </w:r>
          <w:r w:rsidR="00FD75DD" w:rsidRPr="00A61992" w:rsidDel="00A61992">
            <w:rPr>
              <w:lang w:val="en-US"/>
              <w:rPrChange w:id="549" w:author="kwadraterry" w:date="2016-02-19T14:33:00Z">
                <w:rPr/>
              </w:rPrChange>
            </w:rPr>
            <w:delText xml:space="preserve"> </w:delText>
          </w:r>
          <w:r w:rsidR="00FD75DD" w:rsidDel="00A61992">
            <w:delText>и</w:delText>
          </w:r>
          <w:r w:rsidR="00FD75DD" w:rsidRPr="00A61992" w:rsidDel="00A61992">
            <w:rPr>
              <w:lang w:val="en-US"/>
              <w:rPrChange w:id="550" w:author="kwadraterry" w:date="2016-02-19T14:33:00Z">
                <w:rPr/>
              </w:rPrChange>
            </w:rPr>
            <w:delText xml:space="preserve"> </w:delText>
          </w:r>
          <w:r w:rsidR="00FD75DD" w:rsidDel="00A61992">
            <w:delText>распределении</w:delText>
          </w:r>
          <w:r w:rsidR="00FD75DD" w:rsidRPr="00A61992" w:rsidDel="00A61992">
            <w:rPr>
              <w:lang w:val="en-US"/>
              <w:rPrChange w:id="551" w:author="kwadraterry" w:date="2016-02-19T14:33:00Z">
                <w:rPr/>
              </w:rPrChange>
            </w:rPr>
            <w:delText xml:space="preserve"> </w:delText>
          </w:r>
          <w:r w:rsidR="00FD75DD" w:rsidDel="00A61992">
            <w:delText>вычислительных</w:delText>
          </w:r>
          <w:r w:rsidR="00FD75DD" w:rsidRPr="00A61992" w:rsidDel="00A61992">
            <w:rPr>
              <w:lang w:val="en-US"/>
              <w:rPrChange w:id="552" w:author="kwadraterry" w:date="2016-02-19T14:33:00Z">
                <w:rPr/>
              </w:rPrChange>
            </w:rPr>
            <w:delText xml:space="preserve"> </w:delText>
          </w:r>
          <w:r w:rsidR="00FD75DD" w:rsidDel="00A61992">
            <w:delText>ресурсов</w:delText>
          </w:r>
          <w:r w:rsidR="00FD75DD" w:rsidRPr="00A61992" w:rsidDel="00A61992">
            <w:rPr>
              <w:lang w:val="en-US"/>
              <w:rPrChange w:id="553" w:author="kwadraterry" w:date="2016-02-19T14:33:00Z">
                <w:rPr/>
              </w:rPrChange>
            </w:rPr>
            <w:delText xml:space="preserve">. </w:delText>
          </w:r>
          <w:r w:rsidR="00FD75DD" w:rsidDel="00A61992">
            <w:delText>Будем</w:delText>
          </w:r>
          <w:r w:rsidR="00FD75DD" w:rsidRPr="00A61992" w:rsidDel="00A61992">
            <w:rPr>
              <w:lang w:val="en-US"/>
              <w:rPrChange w:id="554" w:author="kwadraterry" w:date="2016-02-19T14:33:00Z">
                <w:rPr/>
              </w:rPrChange>
            </w:rPr>
            <w:delText xml:space="preserve"> </w:delText>
          </w:r>
          <w:r w:rsidR="00FD75DD" w:rsidDel="00A61992">
            <w:delText>требовать</w:delText>
          </w:r>
          <w:r w:rsidR="00FD75DD" w:rsidRPr="00A61992" w:rsidDel="00A61992">
            <w:rPr>
              <w:lang w:val="en-US"/>
              <w:rPrChange w:id="555" w:author="kwadraterry" w:date="2016-02-19T14:33:00Z">
                <w:rPr/>
              </w:rPrChange>
            </w:rPr>
            <w:delText xml:space="preserve">, </w:delText>
          </w:r>
          <w:r w:rsidR="00FD75DD" w:rsidDel="00A61992">
            <w:delText>чтобы</w:delText>
          </w:r>
          <w:r w:rsidR="00FD75DD" w:rsidRPr="00A61992" w:rsidDel="00A61992">
            <w:rPr>
              <w:lang w:val="en-US"/>
              <w:rPrChange w:id="556" w:author="kwadraterry" w:date="2016-02-19T14:33:00Z">
                <w:rPr/>
              </w:rPrChange>
            </w:rPr>
            <w:delText xml:space="preserve"> </w:delText>
          </w:r>
          <w:r w:rsidR="00FD75DD" w:rsidDel="00A61992">
            <w:delText>в</w:delText>
          </w:r>
          <w:r w:rsidR="00FD75DD" w:rsidRPr="00A61992" w:rsidDel="00A61992">
            <w:rPr>
              <w:lang w:val="en-US"/>
              <w:rPrChange w:id="557" w:author="kwadraterry" w:date="2016-02-19T14:33:00Z">
                <w:rPr/>
              </w:rPrChange>
            </w:rPr>
            <w:delText xml:space="preserve"> </w:delText>
          </w:r>
          <w:r w:rsidR="00FD75DD" w:rsidDel="00A61992">
            <w:delText>рамках</w:delText>
          </w:r>
          <w:r w:rsidR="00FD75DD" w:rsidRPr="00A61992" w:rsidDel="00A61992">
            <w:rPr>
              <w:lang w:val="en-US"/>
              <w:rPrChange w:id="558" w:author="kwadraterry" w:date="2016-02-19T14:33:00Z">
                <w:rPr/>
              </w:rPrChange>
            </w:rPr>
            <w:delText xml:space="preserve"> </w:delText>
          </w:r>
          <w:r w:rsidR="00FD75DD" w:rsidDel="00A61992">
            <w:delText>проблемно</w:delText>
          </w:r>
          <w:r w:rsidR="00FD75DD" w:rsidRPr="00A61992" w:rsidDel="00A61992">
            <w:rPr>
              <w:lang w:val="en-US"/>
              <w:rPrChange w:id="559" w:author="kwadraterry" w:date="2016-02-19T14:33:00Z">
                <w:rPr/>
              </w:rPrChange>
            </w:rPr>
            <w:delText>-</w:delText>
          </w:r>
          <w:r w:rsidR="00FD75DD" w:rsidDel="00A61992">
            <w:delText>ориентированной</w:delText>
          </w:r>
          <w:r w:rsidR="00FD75DD" w:rsidRPr="00A61992" w:rsidDel="00A61992">
            <w:rPr>
              <w:lang w:val="en-US"/>
              <w:rPrChange w:id="560" w:author="kwadraterry" w:date="2016-02-19T14:33:00Z">
                <w:rPr/>
              </w:rPrChange>
            </w:rPr>
            <w:delText xml:space="preserve"> </w:delText>
          </w:r>
          <w:r w:rsidR="00FD75DD" w:rsidDel="00A61992">
            <w:delText>вычислительной</w:delText>
          </w:r>
          <w:r w:rsidR="00FD75DD" w:rsidRPr="00A61992" w:rsidDel="00A61992">
            <w:rPr>
              <w:lang w:val="en-US"/>
              <w:rPrChange w:id="561" w:author="kwadraterry" w:date="2016-02-19T14:33:00Z">
                <w:rPr/>
              </w:rPrChange>
            </w:rPr>
            <w:delText xml:space="preserve"> </w:delText>
          </w:r>
          <w:r w:rsidR="00FD75DD" w:rsidDel="00A61992">
            <w:delText>среды</w:delText>
          </w:r>
          <w:r w:rsidR="00FD75DD" w:rsidRPr="00A61992" w:rsidDel="00A61992">
            <w:rPr>
              <w:lang w:val="en-US"/>
              <w:rPrChange w:id="562" w:author="kwadraterry" w:date="2016-02-19T14:33:00Z">
                <w:rPr/>
              </w:rPrChange>
            </w:rPr>
            <w:delText xml:space="preserve">, </w:delText>
          </w:r>
          <w:r w:rsidR="00FD75DD" w:rsidDel="00A61992">
            <w:delText>для</w:delText>
          </w:r>
          <w:r w:rsidR="00FD75DD" w:rsidRPr="00A61992" w:rsidDel="00A61992">
            <w:rPr>
              <w:lang w:val="en-US"/>
              <w:rPrChange w:id="563" w:author="kwadraterry" w:date="2016-02-19T14:33:00Z">
                <w:rPr/>
              </w:rPrChange>
            </w:rPr>
            <w:delText xml:space="preserve"> </w:delText>
          </w:r>
          <w:r w:rsidR="00FD75DD" w:rsidDel="00A61992">
            <w:delText>каждого</w:delText>
          </w:r>
          <w:r w:rsidR="00FD75DD" w:rsidRPr="00A61992" w:rsidDel="00A61992">
            <w:rPr>
              <w:lang w:val="en-US"/>
              <w:rPrChange w:id="564" w:author="kwadraterry" w:date="2016-02-19T14:33:00Z">
                <w:rPr/>
              </w:rPrChange>
            </w:rPr>
            <w:delText xml:space="preserve"> </w:delText>
          </w:r>
          <w:r w:rsidR="00FD75DD" w:rsidDel="00A61992">
            <w:delText>класса</w:delText>
          </w:r>
          <w:r w:rsidR="00FD75DD" w:rsidRPr="00A61992" w:rsidDel="00A61992">
            <w:rPr>
              <w:lang w:val="en-US"/>
              <w:rPrChange w:id="565" w:author="kwadraterry" w:date="2016-02-19T14:33:00Z">
                <w:rPr/>
              </w:rPrChange>
            </w:rPr>
            <w:delText xml:space="preserve"> </w:delText>
          </w:r>
          <w:r w:rsidR="00FD75DD" w:rsidDel="00A61992">
            <w:delText>задач</w:delText>
          </w:r>
          <w:r w:rsidR="00FD75DD" w:rsidRPr="00A61992" w:rsidDel="00A61992">
            <w:rPr>
              <w:lang w:val="en-US"/>
              <w:rPrChange w:id="566" w:author="kwadraterry" w:date="2016-02-19T14:33:00Z">
                <w:rPr/>
              </w:rPrChange>
            </w:rPr>
            <w:delText xml:space="preserve"> </w:delText>
          </w:r>
          <w:r w:rsidR="00FD75DD" w:rsidDel="00A61992">
            <w:delText>были</w:delText>
          </w:r>
          <w:r w:rsidR="00FD75DD" w:rsidRPr="00A61992" w:rsidDel="00A61992">
            <w:rPr>
              <w:lang w:val="en-US"/>
              <w:rPrChange w:id="567" w:author="kwadraterry" w:date="2016-02-19T14:33:00Z">
                <w:rPr/>
              </w:rPrChange>
            </w:rPr>
            <w:delText xml:space="preserve"> </w:delText>
          </w:r>
          <w:r w:rsidR="00FD75DD" w:rsidDel="00A61992">
            <w:delText>определены</w:delText>
          </w:r>
          <w:r w:rsidR="00FD75DD" w:rsidRPr="00A61992" w:rsidDel="00A61992">
            <w:rPr>
              <w:lang w:val="en-US"/>
              <w:rPrChange w:id="568" w:author="kwadraterry" w:date="2016-02-19T14:33:00Z">
                <w:rPr/>
              </w:rPrChange>
            </w:rPr>
            <w:delText xml:space="preserve"> </w:delText>
          </w:r>
          <w:r w:rsidR="00FD75DD" w:rsidDel="00A61992">
            <w:delText>следующие</w:delText>
          </w:r>
          <w:r w:rsidR="00FD75DD" w:rsidRPr="00A61992" w:rsidDel="00A61992">
            <w:rPr>
              <w:lang w:val="en-US"/>
              <w:rPrChange w:id="569" w:author="kwadraterry" w:date="2016-02-19T14:33:00Z">
                <w:rPr/>
              </w:rPrChange>
            </w:rPr>
            <w:delText xml:space="preserve"> </w:delText>
          </w:r>
          <w:r w:rsidR="00FD75DD" w:rsidDel="00A61992">
            <w:delText>функции</w:delText>
          </w:r>
          <w:r w:rsidR="00FD75DD" w:rsidRPr="00A61992" w:rsidDel="00A61992">
            <w:rPr>
              <w:lang w:val="en-US"/>
              <w:rPrChange w:id="570" w:author="kwadraterry" w:date="2016-02-19T14:33:00Z">
                <w:rPr/>
              </w:rPrChange>
            </w:rPr>
            <w:delText xml:space="preserve"> </w:delText>
          </w:r>
          <w:r w:rsidR="00FD75DD" w:rsidDel="00A61992">
            <w:delText>для</w:delText>
          </w:r>
          <w:r w:rsidR="00FD75DD" w:rsidRPr="00A61992" w:rsidDel="00A61992">
            <w:rPr>
              <w:lang w:val="en-US"/>
              <w:rPrChange w:id="571" w:author="kwadraterry" w:date="2016-02-19T14:33:00Z">
                <w:rPr/>
              </w:rPrChange>
            </w:rPr>
            <w:delText xml:space="preserve"> </w:delText>
          </w:r>
          <w:r w:rsidR="00FD75DD" w:rsidDel="00A61992">
            <w:delText>прогноза</w:delText>
          </w:r>
          <w:r w:rsidR="00FD75DD" w:rsidRPr="00A61992" w:rsidDel="00A61992">
            <w:rPr>
              <w:lang w:val="en-US"/>
              <w:rPrChange w:id="572" w:author="kwadraterry" w:date="2016-02-19T14:33:00Z">
                <w:rPr/>
              </w:rPrChange>
            </w:rPr>
            <w:delText xml:space="preserve"> </w:delText>
          </w:r>
          <w:r w:rsidR="00FD75DD" w:rsidDel="00A61992">
            <w:delText>процесса</w:delText>
          </w:r>
          <w:r w:rsidR="00FD75DD" w:rsidRPr="00A61992" w:rsidDel="00A61992">
            <w:rPr>
              <w:lang w:val="en-US"/>
              <w:rPrChange w:id="573" w:author="kwadraterry" w:date="2016-02-19T14:33:00Z">
                <w:rPr/>
              </w:rPrChange>
            </w:rPr>
            <w:delText xml:space="preserve"> </w:delText>
          </w:r>
          <w:r w:rsidR="00FD75DD" w:rsidDel="00A61992">
            <w:delText>выполнения</w:delText>
          </w:r>
          <w:r w:rsidR="00FD75DD" w:rsidRPr="00A61992" w:rsidDel="00A61992">
            <w:rPr>
              <w:lang w:val="en-US"/>
              <w:rPrChange w:id="574" w:author="kwadraterry" w:date="2016-02-19T14:33:00Z">
                <w:rPr/>
              </w:rPrChange>
            </w:rPr>
            <w:delText xml:space="preserve"> </w:delText>
          </w:r>
          <w:r w:rsidR="00FD75DD" w:rsidDel="00A61992">
            <w:delText>задачи</w:delText>
          </w:r>
          <w:r w:rsidR="00FD75DD" w:rsidRPr="00A61992" w:rsidDel="00A61992">
            <w:rPr>
              <w:lang w:val="en-US"/>
              <w:rPrChange w:id="575" w:author="kwadraterry" w:date="2016-02-19T14:33:00Z">
                <w:rPr/>
              </w:rPrChange>
            </w:rPr>
            <w:delText xml:space="preserve"> </w:delText>
          </w:r>
          <w:r w:rsidR="00FD75DD" w:rsidDel="00A61992">
            <w:delText>в</w:delText>
          </w:r>
          <w:r w:rsidR="00FD75DD" w:rsidRPr="00A61992" w:rsidDel="00A61992">
            <w:rPr>
              <w:lang w:val="en-US"/>
              <w:rPrChange w:id="576" w:author="kwadraterry" w:date="2016-02-19T14:33:00Z">
                <w:rPr/>
              </w:rPrChange>
            </w:rPr>
            <w:delText xml:space="preserve"> </w:delText>
          </w:r>
          <w:r w:rsidR="00FD75DD" w:rsidDel="00A61992">
            <w:delText>зависимости</w:delText>
          </w:r>
          <w:r w:rsidR="00FD75DD" w:rsidRPr="00A61992" w:rsidDel="00A61992">
            <w:rPr>
              <w:lang w:val="en-US"/>
              <w:rPrChange w:id="577" w:author="kwadraterry" w:date="2016-02-19T14:33:00Z">
                <w:rPr/>
              </w:rPrChange>
            </w:rPr>
            <w:delText xml:space="preserve"> </w:delText>
          </w:r>
          <w:r w:rsidR="00FD75DD" w:rsidDel="00A61992">
            <w:delText>от</w:delText>
          </w:r>
          <w:r w:rsidR="00FD75DD" w:rsidRPr="00A61992" w:rsidDel="00A61992">
            <w:rPr>
              <w:lang w:val="en-US"/>
              <w:rPrChange w:id="578" w:author="kwadraterry" w:date="2016-02-19T14:33:00Z">
                <w:rPr/>
              </w:rPrChange>
            </w:rPr>
            <w:delText xml:space="preserve"> </w:delText>
          </w:r>
          <w:r w:rsidR="00FD75DD" w:rsidDel="00A61992">
            <w:delText>значений</w:delText>
          </w:r>
          <w:r w:rsidR="00FD75DD" w:rsidRPr="00A61992" w:rsidDel="00A61992">
            <w:rPr>
              <w:lang w:val="en-US"/>
              <w:rPrChange w:id="579" w:author="kwadraterry" w:date="2016-02-19T14:33:00Z">
                <w:rPr/>
              </w:rPrChange>
            </w:rPr>
            <w:delText xml:space="preserve"> </w:delText>
          </w:r>
          <w:r w:rsidR="00FD75DD" w:rsidDel="00A61992">
            <w:delText>входных</w:delText>
          </w:r>
          <w:r w:rsidR="00FD75DD" w:rsidRPr="00A61992" w:rsidDel="00A61992">
            <w:rPr>
              <w:lang w:val="en-US"/>
              <w:rPrChange w:id="580" w:author="kwadraterry" w:date="2016-02-19T14:33:00Z">
                <w:rPr/>
              </w:rPrChange>
            </w:rPr>
            <w:delText xml:space="preserve"> </w:delText>
          </w:r>
          <w:r w:rsidR="00FD75DD" w:rsidDel="00A61992">
            <w:delText>параметров</w:delText>
          </w:r>
        </w:del>
        <w:r w:rsidR="00FD75DD" w:rsidRPr="00A61992">
          <w:rPr>
            <w:lang w:val="en-US"/>
            <w:rPrChange w:id="581" w:author="kwadraterry" w:date="2016-02-19T14:33:00Z">
              <w:rPr/>
            </w:rPrChange>
          </w:rPr>
          <w:t>:</w:t>
        </w:r>
      </w:ins>
    </w:p>
    <w:p w14:paraId="699C3D7A" w14:textId="77777777" w:rsidR="00A61992" w:rsidRPr="00A61992" w:rsidRDefault="00A61992" w:rsidP="00A61992">
      <w:pPr>
        <w:pStyle w:val="ispTextmain"/>
        <w:ind w:firstLine="360"/>
        <w:rPr>
          <w:ins w:id="582" w:author="kwadraterry" w:date="2016-02-19T14:36:00Z"/>
          <w:lang w:val="en-US"/>
          <w:rPrChange w:id="583" w:author="kwadraterry" w:date="2016-02-19T14:36:00Z">
            <w:rPr>
              <w:ins w:id="584" w:author="kwadraterry" w:date="2016-02-19T14:36:00Z"/>
            </w:rPr>
          </w:rPrChange>
        </w:rPr>
      </w:pPr>
      <w:ins w:id="585" w:author="kwadraterry" w:date="2016-02-19T14:36:00Z">
        <w:r w:rsidRPr="00A61992">
          <w:rPr>
            <w:lang w:val="en-US"/>
            <w:rPrChange w:id="586" w:author="kwadraterry" w:date="2016-02-19T14:36:00Z">
              <w:rPr/>
            </w:rPrChange>
          </w:rPr>
          <w:t>1) input data volume estimation function;</w:t>
        </w:r>
      </w:ins>
    </w:p>
    <w:p w14:paraId="08CB60B2" w14:textId="523BA4F2" w:rsidR="00A61992" w:rsidRDefault="00A61992" w:rsidP="00A61992">
      <w:pPr>
        <w:pStyle w:val="ispTextmain"/>
        <w:ind w:firstLine="360"/>
        <w:rPr>
          <w:ins w:id="587" w:author="kwadraterry" w:date="2016-02-19T15:28:00Z"/>
          <w:lang w:val="en-US"/>
        </w:rPr>
        <w:pPrChange w:id="588" w:author="kwadraterry" w:date="2016-02-19T14:36:00Z">
          <w:pPr>
            <w:pStyle w:val="ispTextmain"/>
          </w:pPr>
        </w:pPrChange>
      </w:pPr>
      <w:ins w:id="589" w:author="kwadraterry" w:date="2016-02-19T14:36:00Z">
        <w:r w:rsidRPr="00A61992">
          <w:rPr>
            <w:lang w:val="en-US"/>
            <w:rPrChange w:id="590" w:author="kwadraterry" w:date="2016-02-19T14:36:00Z">
              <w:rPr/>
            </w:rPrChange>
          </w:rPr>
          <w:t>2) task execution time estimation function on a computer with a given performance values vector. .</w:t>
        </w:r>
      </w:ins>
    </w:p>
    <w:p w14:paraId="28CABD4D" w14:textId="4C0341EC" w:rsidR="00FD75DD" w:rsidRPr="00A61992" w:rsidDel="00A61992" w:rsidRDefault="00C50F3C" w:rsidP="00A61992">
      <w:pPr>
        <w:pStyle w:val="ispNumList"/>
        <w:numPr>
          <w:ilvl w:val="0"/>
          <w:numId w:val="27"/>
        </w:numPr>
        <w:ind w:left="0" w:firstLine="360"/>
        <w:rPr>
          <w:ins w:id="591" w:author="Gleb Radchenko" w:date="2016-02-18T19:05:00Z"/>
          <w:del w:id="592" w:author="kwadraterry" w:date="2016-02-19T14:36:00Z"/>
          <w:rPrChange w:id="593" w:author="kwadraterry" w:date="2016-02-19T14:36:00Z">
            <w:rPr>
              <w:ins w:id="594" w:author="Gleb Radchenko" w:date="2016-02-18T19:05:00Z"/>
              <w:del w:id="595" w:author="kwadraterry" w:date="2016-02-19T14:36:00Z"/>
              <w:lang w:val="ru-RU"/>
            </w:rPr>
          </w:rPrChange>
        </w:rPr>
        <w:pPrChange w:id="596" w:author="kwadraterry" w:date="2016-02-19T14:36:00Z">
          <w:pPr>
            <w:pStyle w:val="ispNumList"/>
            <w:numPr>
              <w:numId w:val="27"/>
            </w:numPr>
            <w:ind w:left="720" w:hanging="360"/>
          </w:pPr>
        </w:pPrChange>
      </w:pPr>
      <w:ins w:id="597" w:author="kwadraterry" w:date="2016-02-19T15:28:00Z">
        <w:r w:rsidRPr="00C50F3C">
          <w:t xml:space="preserve">Thus, for each function </w:t>
        </w:r>
        <m:oMath>
          <m:r>
            <w:rPr>
              <w:rFonts w:ascii="Cambria Math" w:hAnsi="Cambria Math"/>
            </w:rPr>
            <m:t>f</m:t>
          </m:r>
          <m:r>
            <m:rPr>
              <m:sty m:val="p"/>
            </m:rPr>
            <w:rPr>
              <w:rFonts w:ascii="Cambria Math" w:hAnsi="Cambria Math"/>
              <w:rPrChange w:id="598" w:author="kwadraterry" w:date="2016-02-19T15:28:00Z">
                <w:rPr>
                  <w:rFonts w:ascii="Cambria Math" w:hAnsi="Cambria Math"/>
                </w:rPr>
              </w:rPrChange>
            </w:rPr>
            <m:t>∈</m:t>
          </m:r>
          <m:r>
            <w:rPr>
              <w:rFonts w:ascii="Cambria Math" w:hAnsi="Cambria Math"/>
            </w:rPr>
            <m:t>F</m:t>
          </m:r>
        </m:oMath>
        <w:r w:rsidRPr="00C50F3C">
          <w:rPr>
            <w:rPrChange w:id="599" w:author="kwadraterry" w:date="2016-02-19T15:28:00Z">
              <w:rPr/>
            </w:rPrChange>
          </w:rPr>
          <w:t xml:space="preserve"> </w:t>
        </w:r>
        <w:r w:rsidRPr="00C50F3C">
          <w:t xml:space="preserve">of the domain </w:t>
        </w:r>
        <m:oMath>
          <m:r>
            <m:rPr>
              <m:scr m:val="fraktur"/>
              <m:sty m:val="p"/>
            </m:rPr>
            <w:rPr>
              <w:rFonts w:ascii="Cambria Math" w:hAnsi="Cambria Math"/>
            </w:rPr>
            <m:t>P</m:t>
          </m:r>
        </m:oMath>
        <w:r w:rsidRPr="00C50F3C">
          <w:t xml:space="preserve"> that is running in a task-oriented environment</w:t>
        </w:r>
        <w:r w:rsidRPr="00C50F3C">
          <w:rPr>
            <w:rPrChange w:id="600" w:author="kwadraterry" w:date="2016-02-19T15:28:00Z">
              <w:rPr/>
            </w:rPrChange>
          </w:rPr>
          <w:t xml:space="preserve"> </w:t>
        </w:r>
        <m:oMath>
          <m:r>
            <m:rPr>
              <m:scr m:val="fraktur"/>
              <m:sty m:val="p"/>
            </m:rPr>
            <w:rPr>
              <w:rFonts w:ascii="Cambria Math" w:hAnsi="Cambria Math"/>
              <w:rPrChange w:id="601" w:author="kwadraterry" w:date="2016-02-19T15:28:00Z">
                <w:rPr>
                  <w:rFonts w:ascii="Cambria Math" w:hAnsi="Cambria Math"/>
                </w:rPr>
              </w:rPrChange>
            </w:rPr>
            <m:t>C</m:t>
          </m:r>
        </m:oMath>
        <w:r w:rsidRPr="00C50F3C">
          <w:t>, define the following set of statements:</w:t>
        </w:r>
      </w:ins>
      <w:ins w:id="602" w:author="Gleb Radchenko" w:date="2016-02-18T19:05:00Z">
        <w:del w:id="603" w:author="kwadraterry" w:date="2016-02-19T14:36:00Z">
          <w:r w:rsidR="00FD75DD" w:rsidDel="00A61992">
            <w:rPr>
              <w:lang w:val="ru-RU"/>
            </w:rPr>
            <w:delText>функция</w:delText>
          </w:r>
          <w:r w:rsidR="00FD75DD" w:rsidRPr="00A61992" w:rsidDel="00A61992">
            <w:rPr>
              <w:rPrChange w:id="604" w:author="kwadraterry" w:date="2016-02-19T14:36:00Z">
                <w:rPr>
                  <w:lang w:val="ru-RU"/>
                </w:rPr>
              </w:rPrChange>
            </w:rPr>
            <w:delText xml:space="preserve"> </w:delText>
          </w:r>
          <w:r w:rsidR="00FD75DD" w:rsidRPr="004E31F1" w:rsidDel="00A61992">
            <w:rPr>
              <w:lang w:val="ru-RU"/>
            </w:rPr>
            <w:delText>оценки</w:delText>
          </w:r>
          <w:r w:rsidR="00FD75DD" w:rsidRPr="00A61992" w:rsidDel="00A61992">
            <w:rPr>
              <w:rPrChange w:id="605" w:author="kwadraterry" w:date="2016-02-19T14:36:00Z">
                <w:rPr>
                  <w:lang w:val="ru-RU"/>
                </w:rPr>
              </w:rPrChange>
            </w:rPr>
            <w:delText xml:space="preserve"> </w:delText>
          </w:r>
          <w:r w:rsidR="00FD75DD" w:rsidRPr="004E31F1" w:rsidDel="00A61992">
            <w:rPr>
              <w:lang w:val="ru-RU"/>
            </w:rPr>
            <w:delText>объема</w:delText>
          </w:r>
          <w:r w:rsidR="00FD75DD" w:rsidRPr="00A61992" w:rsidDel="00A61992">
            <w:rPr>
              <w:rPrChange w:id="606" w:author="kwadraterry" w:date="2016-02-19T14:36:00Z">
                <w:rPr>
                  <w:lang w:val="ru-RU"/>
                </w:rPr>
              </w:rPrChange>
            </w:rPr>
            <w:delText xml:space="preserve"> </w:delText>
          </w:r>
          <w:r w:rsidR="00FD75DD" w:rsidRPr="004E31F1" w:rsidDel="00A61992">
            <w:rPr>
              <w:lang w:val="ru-RU"/>
            </w:rPr>
            <w:delText>выходных</w:delText>
          </w:r>
          <w:r w:rsidR="00FD75DD" w:rsidRPr="00A61992" w:rsidDel="00A61992">
            <w:rPr>
              <w:rPrChange w:id="607" w:author="kwadraterry" w:date="2016-02-19T14:36:00Z">
                <w:rPr>
                  <w:lang w:val="ru-RU"/>
                </w:rPr>
              </w:rPrChange>
            </w:rPr>
            <w:delText xml:space="preserve"> </w:delText>
          </w:r>
          <w:r w:rsidR="00FD75DD" w:rsidRPr="004E31F1" w:rsidDel="00A61992">
            <w:rPr>
              <w:lang w:val="ru-RU"/>
            </w:rPr>
            <w:delText>данных</w:delText>
          </w:r>
          <w:r w:rsidR="00FD75DD" w:rsidRPr="00A61992" w:rsidDel="00A61992">
            <w:rPr>
              <w:rPrChange w:id="608" w:author="kwadraterry" w:date="2016-02-19T14:36:00Z">
                <w:rPr>
                  <w:lang w:val="ru-RU"/>
                </w:rPr>
              </w:rPrChange>
            </w:rPr>
            <w:delText xml:space="preserve"> </w:delText>
          </w:r>
          <w:r w:rsidR="00FD75DD" w:rsidRPr="004E31F1" w:rsidDel="00A61992">
            <w:rPr>
              <w:lang w:val="ru-RU"/>
            </w:rPr>
            <w:delText>при</w:delText>
          </w:r>
          <w:r w:rsidR="00FD75DD" w:rsidRPr="00A61992" w:rsidDel="00A61992">
            <w:rPr>
              <w:rPrChange w:id="609" w:author="kwadraterry" w:date="2016-02-19T14:36:00Z">
                <w:rPr>
                  <w:lang w:val="ru-RU"/>
                </w:rPr>
              </w:rPrChange>
            </w:rPr>
            <w:delText xml:space="preserve"> </w:delText>
          </w:r>
          <w:r w:rsidR="00FD75DD" w:rsidRPr="004E31F1" w:rsidDel="00A61992">
            <w:rPr>
              <w:lang w:val="ru-RU"/>
            </w:rPr>
            <w:delText>определенных</w:delText>
          </w:r>
          <w:r w:rsidR="00FD75DD" w:rsidRPr="00A61992" w:rsidDel="00A61992">
            <w:rPr>
              <w:rPrChange w:id="610" w:author="kwadraterry" w:date="2016-02-19T14:36:00Z">
                <w:rPr>
                  <w:lang w:val="ru-RU"/>
                </w:rPr>
              </w:rPrChange>
            </w:rPr>
            <w:delText xml:space="preserve"> </w:delText>
          </w:r>
          <w:r w:rsidR="00FD75DD" w:rsidRPr="004E31F1" w:rsidDel="00A61992">
            <w:rPr>
              <w:lang w:val="ru-RU"/>
            </w:rPr>
            <w:delText>входных</w:delText>
          </w:r>
          <w:r w:rsidR="00FD75DD" w:rsidRPr="00A61992" w:rsidDel="00A61992">
            <w:rPr>
              <w:rPrChange w:id="611" w:author="kwadraterry" w:date="2016-02-19T14:36:00Z">
                <w:rPr>
                  <w:lang w:val="ru-RU"/>
                </w:rPr>
              </w:rPrChange>
            </w:rPr>
            <w:delText xml:space="preserve"> </w:delText>
          </w:r>
          <w:r w:rsidR="00FD75DD" w:rsidRPr="004E31F1" w:rsidDel="00A61992">
            <w:rPr>
              <w:lang w:val="ru-RU"/>
            </w:rPr>
            <w:delText>параметрах</w:delText>
          </w:r>
          <w:r w:rsidR="00FD75DD" w:rsidRPr="00A61992" w:rsidDel="00A61992">
            <w:rPr>
              <w:rPrChange w:id="612" w:author="kwadraterry" w:date="2016-02-19T14:36:00Z">
                <w:rPr>
                  <w:lang w:val="ru-RU"/>
                </w:rPr>
              </w:rPrChange>
            </w:rPr>
            <w:delText>;</w:delText>
          </w:r>
        </w:del>
      </w:ins>
    </w:p>
    <w:p w14:paraId="04CD0912" w14:textId="5AEA4D16" w:rsidR="00FD75DD" w:rsidRPr="00C50F3C" w:rsidDel="00A61992" w:rsidRDefault="00FD75DD" w:rsidP="00A61992">
      <w:pPr>
        <w:pStyle w:val="ispNumList"/>
        <w:numPr>
          <w:ilvl w:val="0"/>
          <w:numId w:val="27"/>
        </w:numPr>
        <w:ind w:left="0" w:firstLine="360"/>
        <w:rPr>
          <w:ins w:id="613" w:author="Gleb Radchenko" w:date="2016-02-18T19:05:00Z"/>
          <w:del w:id="614" w:author="kwadraterry" w:date="2016-02-19T14:36:00Z"/>
          <w:rPrChange w:id="615" w:author="kwadraterry" w:date="2016-02-19T15:28:00Z">
            <w:rPr>
              <w:ins w:id="616" w:author="Gleb Radchenko" w:date="2016-02-18T19:05:00Z"/>
              <w:del w:id="617" w:author="kwadraterry" w:date="2016-02-19T14:36:00Z"/>
              <w:lang w:val="ru-RU"/>
            </w:rPr>
          </w:rPrChange>
        </w:rPr>
        <w:pPrChange w:id="618" w:author="kwadraterry" w:date="2016-02-19T14:36:00Z">
          <w:pPr>
            <w:pStyle w:val="ispNumList"/>
            <w:numPr>
              <w:numId w:val="27"/>
            </w:numPr>
            <w:ind w:left="720" w:hanging="360"/>
          </w:pPr>
        </w:pPrChange>
      </w:pPr>
      <w:ins w:id="619" w:author="Gleb Radchenko" w:date="2016-02-18T19:05:00Z">
        <w:del w:id="620" w:author="kwadraterry" w:date="2016-02-19T14:36:00Z">
          <w:r w:rsidRPr="004E31F1" w:rsidDel="00A61992">
            <w:rPr>
              <w:lang w:val="ru-RU"/>
            </w:rPr>
            <w:delText>функция</w:delText>
          </w:r>
          <w:r w:rsidRPr="00C50F3C" w:rsidDel="00A61992">
            <w:rPr>
              <w:rPrChange w:id="621" w:author="kwadraterry" w:date="2016-02-19T15:28:00Z">
                <w:rPr>
                  <w:lang w:val="ru-RU"/>
                </w:rPr>
              </w:rPrChange>
            </w:rPr>
            <w:delText xml:space="preserve"> </w:delText>
          </w:r>
          <w:r w:rsidRPr="004E31F1" w:rsidDel="00A61992">
            <w:rPr>
              <w:lang w:val="ru-RU"/>
            </w:rPr>
            <w:delText>оценки</w:delText>
          </w:r>
          <w:r w:rsidRPr="00C50F3C" w:rsidDel="00A61992">
            <w:rPr>
              <w:rPrChange w:id="622" w:author="kwadraterry" w:date="2016-02-19T15:28:00Z">
                <w:rPr>
                  <w:lang w:val="ru-RU"/>
                </w:rPr>
              </w:rPrChange>
            </w:rPr>
            <w:delText xml:space="preserve"> </w:delText>
          </w:r>
          <w:r w:rsidRPr="004E31F1" w:rsidDel="00A61992">
            <w:rPr>
              <w:lang w:val="ru-RU"/>
            </w:rPr>
            <w:delText>времени</w:delText>
          </w:r>
          <w:r w:rsidRPr="00C50F3C" w:rsidDel="00A61992">
            <w:rPr>
              <w:rPrChange w:id="623" w:author="kwadraterry" w:date="2016-02-19T15:28:00Z">
                <w:rPr>
                  <w:lang w:val="ru-RU"/>
                </w:rPr>
              </w:rPrChange>
            </w:rPr>
            <w:delText xml:space="preserve"> </w:delText>
          </w:r>
          <w:r w:rsidRPr="004E31F1" w:rsidDel="00A61992">
            <w:rPr>
              <w:lang w:val="ru-RU"/>
            </w:rPr>
            <w:delText>выполнения</w:delText>
          </w:r>
          <w:r w:rsidRPr="00C50F3C" w:rsidDel="00A61992">
            <w:rPr>
              <w:rPrChange w:id="624" w:author="kwadraterry" w:date="2016-02-19T15:28:00Z">
                <w:rPr>
                  <w:lang w:val="ru-RU"/>
                </w:rPr>
              </w:rPrChange>
            </w:rPr>
            <w:delText xml:space="preserve"> </w:delText>
          </w:r>
          <w:r w:rsidRPr="004E31F1" w:rsidDel="00A61992">
            <w:rPr>
              <w:lang w:val="ru-RU"/>
            </w:rPr>
            <w:delText>задачи</w:delText>
          </w:r>
          <w:r w:rsidRPr="00C50F3C" w:rsidDel="00A61992">
            <w:rPr>
              <w:rPrChange w:id="625" w:author="kwadraterry" w:date="2016-02-19T15:28:00Z">
                <w:rPr>
                  <w:lang w:val="ru-RU"/>
                </w:rPr>
              </w:rPrChange>
            </w:rPr>
            <w:delText xml:space="preserve"> </w:delText>
          </w:r>
          <w:r w:rsidRPr="004E31F1" w:rsidDel="00A61992">
            <w:rPr>
              <w:lang w:val="ru-RU"/>
            </w:rPr>
            <w:delText>при</w:delText>
          </w:r>
          <w:r w:rsidRPr="00C50F3C" w:rsidDel="00A61992">
            <w:rPr>
              <w:rPrChange w:id="626" w:author="kwadraterry" w:date="2016-02-19T15:28:00Z">
                <w:rPr>
                  <w:lang w:val="ru-RU"/>
                </w:rPr>
              </w:rPrChange>
            </w:rPr>
            <w:delText xml:space="preserve"> </w:delText>
          </w:r>
          <w:r w:rsidRPr="004E31F1" w:rsidDel="00A61992">
            <w:rPr>
              <w:lang w:val="ru-RU"/>
            </w:rPr>
            <w:delText>определенных</w:delText>
          </w:r>
          <w:r w:rsidRPr="00C50F3C" w:rsidDel="00A61992">
            <w:rPr>
              <w:rPrChange w:id="627" w:author="kwadraterry" w:date="2016-02-19T15:28:00Z">
                <w:rPr>
                  <w:lang w:val="ru-RU"/>
                </w:rPr>
              </w:rPrChange>
            </w:rPr>
            <w:delText xml:space="preserve"> </w:delText>
          </w:r>
          <w:r w:rsidRPr="004E31F1" w:rsidDel="00A61992">
            <w:rPr>
              <w:lang w:val="ru-RU"/>
            </w:rPr>
            <w:delText>входных</w:delText>
          </w:r>
          <w:r w:rsidRPr="00C50F3C" w:rsidDel="00A61992">
            <w:rPr>
              <w:rPrChange w:id="628" w:author="kwadraterry" w:date="2016-02-19T15:28:00Z">
                <w:rPr>
                  <w:lang w:val="ru-RU"/>
                </w:rPr>
              </w:rPrChange>
            </w:rPr>
            <w:delText xml:space="preserve"> </w:delText>
          </w:r>
          <w:r w:rsidRPr="004E31F1" w:rsidDel="00A61992">
            <w:rPr>
              <w:lang w:val="ru-RU"/>
            </w:rPr>
            <w:delText>параметрах</w:delText>
          </w:r>
          <w:r w:rsidRPr="00C50F3C" w:rsidDel="00A61992">
            <w:rPr>
              <w:rPrChange w:id="629" w:author="kwadraterry" w:date="2016-02-19T15:28:00Z">
                <w:rPr>
                  <w:lang w:val="ru-RU"/>
                </w:rPr>
              </w:rPrChange>
            </w:rPr>
            <w:delText xml:space="preserve"> </w:delText>
          </w:r>
          <w:r w:rsidRPr="004E31F1" w:rsidDel="00A61992">
            <w:rPr>
              <w:lang w:val="ru-RU"/>
            </w:rPr>
            <w:delText>на</w:delText>
          </w:r>
          <w:r w:rsidRPr="00C50F3C" w:rsidDel="00A61992">
            <w:rPr>
              <w:rPrChange w:id="630" w:author="kwadraterry" w:date="2016-02-19T15:28:00Z">
                <w:rPr>
                  <w:lang w:val="ru-RU"/>
                </w:rPr>
              </w:rPrChange>
            </w:rPr>
            <w:delText xml:space="preserve"> </w:delText>
          </w:r>
          <w:r w:rsidRPr="004E31F1" w:rsidDel="00A61992">
            <w:rPr>
              <w:lang w:val="ru-RU"/>
            </w:rPr>
            <w:delText>машине</w:delText>
          </w:r>
          <w:r w:rsidRPr="00C50F3C" w:rsidDel="00A61992">
            <w:rPr>
              <w:rPrChange w:id="631" w:author="kwadraterry" w:date="2016-02-19T15:28:00Z">
                <w:rPr>
                  <w:lang w:val="ru-RU"/>
                </w:rPr>
              </w:rPrChange>
            </w:rPr>
            <w:delText xml:space="preserve"> </w:delText>
          </w:r>
          <w:r w:rsidRPr="004E31F1" w:rsidDel="00A61992">
            <w:rPr>
              <w:lang w:val="ru-RU"/>
            </w:rPr>
            <w:delText>с</w:delText>
          </w:r>
          <w:r w:rsidRPr="00C50F3C" w:rsidDel="00A61992">
            <w:rPr>
              <w:rPrChange w:id="632" w:author="kwadraterry" w:date="2016-02-19T15:28:00Z">
                <w:rPr>
                  <w:lang w:val="ru-RU"/>
                </w:rPr>
              </w:rPrChange>
            </w:rPr>
            <w:delText xml:space="preserve"> </w:delText>
          </w:r>
          <w:r w:rsidRPr="004E31F1" w:rsidDel="00A61992">
            <w:rPr>
              <w:lang w:val="ru-RU"/>
            </w:rPr>
            <w:delText>указан</w:delText>
          </w:r>
          <w:r w:rsidDel="00A61992">
            <w:rPr>
              <w:lang w:val="ru-RU"/>
            </w:rPr>
            <w:delText>ным</w:delText>
          </w:r>
          <w:r w:rsidRPr="00C50F3C" w:rsidDel="00A61992">
            <w:rPr>
              <w:rPrChange w:id="633" w:author="kwadraterry" w:date="2016-02-19T15:28:00Z">
                <w:rPr>
                  <w:lang w:val="ru-RU"/>
                </w:rPr>
              </w:rPrChange>
            </w:rPr>
            <w:delText xml:space="preserve"> </w:delText>
          </w:r>
          <w:r w:rsidRPr="004D3398" w:rsidDel="00A61992">
            <w:rPr>
              <w:lang w:val="ru-RU"/>
            </w:rPr>
            <w:delText>вектор</w:delText>
          </w:r>
          <w:r w:rsidDel="00A61992">
            <w:rPr>
              <w:lang w:val="ru-RU"/>
            </w:rPr>
            <w:delText>ом</w:delText>
          </w:r>
          <w:r w:rsidRPr="00C50F3C" w:rsidDel="00A61992">
            <w:rPr>
              <w:rPrChange w:id="634" w:author="kwadraterry" w:date="2016-02-19T15:28:00Z">
                <w:rPr>
                  <w:lang w:val="ru-RU"/>
                </w:rPr>
              </w:rPrChange>
            </w:rPr>
            <w:delText xml:space="preserve"> </w:delText>
          </w:r>
          <w:r w:rsidRPr="004D3398" w:rsidDel="00A61992">
            <w:rPr>
              <w:lang w:val="ru-RU"/>
            </w:rPr>
            <w:delText>характеристик</w:delText>
          </w:r>
          <w:r w:rsidRPr="00C50F3C" w:rsidDel="00A61992">
            <w:rPr>
              <w:rPrChange w:id="635" w:author="kwadraterry" w:date="2016-02-19T15:28:00Z">
                <w:rPr>
                  <w:lang w:val="ru-RU"/>
                </w:rPr>
              </w:rPrChange>
            </w:rPr>
            <w:delText xml:space="preserve"> </w:delText>
          </w:r>
          <w:r w:rsidRPr="004D3398" w:rsidDel="00A61992">
            <w:rPr>
              <w:lang w:val="ru-RU"/>
            </w:rPr>
            <w:delText>производительности</w:delText>
          </w:r>
          <w:r w:rsidRPr="00C50F3C" w:rsidDel="00A61992">
            <w:rPr>
              <w:rPrChange w:id="636" w:author="kwadraterry" w:date="2016-02-19T15:28:00Z">
                <w:rPr>
                  <w:lang w:val="ru-RU"/>
                </w:rPr>
              </w:rPrChange>
            </w:rPr>
            <w:delText>.</w:delText>
          </w:r>
        </w:del>
      </w:ins>
    </w:p>
    <w:p w14:paraId="48E19FB3" w14:textId="137C4CFC" w:rsidR="00FD75DD" w:rsidRPr="00C50F3C" w:rsidRDefault="00FD75DD" w:rsidP="00A61992">
      <w:pPr>
        <w:pStyle w:val="ispTextmain"/>
        <w:ind w:firstLine="360"/>
        <w:rPr>
          <w:ins w:id="637" w:author="Gleb Radchenko" w:date="2016-02-18T19:05:00Z"/>
          <w:lang w:val="en-US"/>
          <w:rPrChange w:id="638" w:author="kwadraterry" w:date="2016-02-19T15:28:00Z">
            <w:rPr>
              <w:ins w:id="639" w:author="Gleb Radchenko" w:date="2016-02-18T19:05:00Z"/>
            </w:rPr>
          </w:rPrChange>
        </w:rPr>
        <w:pPrChange w:id="640" w:author="kwadraterry" w:date="2016-02-19T14:36:00Z">
          <w:pPr>
            <w:pStyle w:val="ispTextmain"/>
          </w:pPr>
        </w:pPrChange>
      </w:pPr>
      <w:ins w:id="641" w:author="Gleb Radchenko" w:date="2016-02-18T19:05:00Z">
        <w:del w:id="642" w:author="kwadraterry" w:date="2016-02-19T15:28:00Z">
          <w:r w:rsidDel="00C50F3C">
            <w:delText>Таким</w:delText>
          </w:r>
          <w:r w:rsidRPr="00C50F3C" w:rsidDel="00C50F3C">
            <w:rPr>
              <w:lang w:val="en-US"/>
              <w:rPrChange w:id="643" w:author="kwadraterry" w:date="2016-02-19T15:28:00Z">
                <w:rPr/>
              </w:rPrChange>
            </w:rPr>
            <w:delText xml:space="preserve"> </w:delText>
          </w:r>
          <w:r w:rsidDel="00C50F3C">
            <w:delText>образом</w:delText>
          </w:r>
          <w:r w:rsidRPr="00C50F3C" w:rsidDel="00C50F3C">
            <w:rPr>
              <w:lang w:val="en-US"/>
              <w:rPrChange w:id="644" w:author="kwadraterry" w:date="2016-02-19T15:28:00Z">
                <w:rPr/>
              </w:rPrChange>
            </w:rPr>
            <w:delText xml:space="preserve">, </w:delText>
          </w:r>
          <w:r w:rsidDel="00C50F3C">
            <w:delText>д</w:delText>
          </w:r>
          <w:r w:rsidRPr="00795AD3" w:rsidDel="00C50F3C">
            <w:delText>ля</w:delText>
          </w:r>
          <w:r w:rsidRPr="00C50F3C" w:rsidDel="00C50F3C">
            <w:rPr>
              <w:lang w:val="en-US"/>
              <w:rPrChange w:id="645" w:author="kwadraterry" w:date="2016-02-19T15:28:00Z">
                <w:rPr/>
              </w:rPrChange>
            </w:rPr>
            <w:delText xml:space="preserve"> </w:delText>
          </w:r>
          <w:r w:rsidRPr="00795AD3" w:rsidDel="00C50F3C">
            <w:delText>каждой</w:delText>
          </w:r>
          <w:r w:rsidRPr="00C50F3C" w:rsidDel="00C50F3C">
            <w:rPr>
              <w:lang w:val="en-US"/>
              <w:rPrChange w:id="646" w:author="kwadraterry" w:date="2016-02-19T15:28:00Z">
                <w:rPr/>
              </w:rPrChange>
            </w:rPr>
            <w:delText xml:space="preserve"> </w:delText>
          </w:r>
          <w:r w:rsidRPr="00795AD3" w:rsidDel="00C50F3C">
            <w:delText>функции</w:delText>
          </w:r>
          <w:r w:rsidRPr="00C50F3C" w:rsidDel="00C50F3C">
            <w:rPr>
              <w:lang w:val="en-US"/>
              <w:rPrChange w:id="647" w:author="kwadraterry" w:date="2016-02-19T15:28:00Z">
                <w:rPr/>
              </w:rPrChange>
            </w:rPr>
            <w:delText xml:space="preserve"> </w:delText>
          </w:r>
          <m:oMath>
            <m:r>
              <w:rPr>
                <w:rFonts w:ascii="Cambria Math" w:hAnsi="Cambria Math"/>
              </w:rPr>
              <m:t>f</m:t>
            </m:r>
            <m:r>
              <m:rPr>
                <m:sty m:val="p"/>
              </m:rPr>
              <w:rPr>
                <w:rFonts w:ascii="Cambria Math" w:hAnsi="Cambria Math"/>
                <w:lang w:val="en-US"/>
                <w:rPrChange w:id="648" w:author="kwadraterry" w:date="2016-02-19T15:28:00Z">
                  <w:rPr>
                    <w:rFonts w:ascii="Cambria Math" w:hAnsi="Cambria Math"/>
                  </w:rPr>
                </w:rPrChange>
              </w:rPr>
              <m:t>∈</m:t>
            </m:r>
            <m:r>
              <w:rPr>
                <w:rFonts w:ascii="Cambria Math" w:hAnsi="Cambria Math"/>
              </w:rPr>
              <m:t>F</m:t>
            </m:r>
          </m:oMath>
          <w:r w:rsidRPr="00C50F3C" w:rsidDel="00C50F3C">
            <w:rPr>
              <w:lang w:val="en-US"/>
              <w:rPrChange w:id="649" w:author="kwadraterry" w:date="2016-02-19T15:28:00Z">
                <w:rPr/>
              </w:rPrChange>
            </w:rPr>
            <w:delText xml:space="preserve"> </w:delText>
          </w:r>
          <w:r w:rsidDel="00C50F3C">
            <w:delText>из</w:delText>
          </w:r>
          <w:r w:rsidRPr="00C50F3C" w:rsidDel="00C50F3C">
            <w:rPr>
              <w:lang w:val="en-US"/>
              <w:rPrChange w:id="650" w:author="kwadraterry" w:date="2016-02-19T15:28:00Z">
                <w:rPr/>
              </w:rPrChange>
            </w:rPr>
            <w:delText xml:space="preserve"> </w:delText>
          </w:r>
          <w:r w:rsidDel="00C50F3C">
            <w:delText>предметной</w:delText>
          </w:r>
          <w:r w:rsidRPr="00C50F3C" w:rsidDel="00C50F3C">
            <w:rPr>
              <w:lang w:val="en-US"/>
              <w:rPrChange w:id="651" w:author="kwadraterry" w:date="2016-02-19T15:28:00Z">
                <w:rPr/>
              </w:rPrChange>
            </w:rPr>
            <w:delText xml:space="preserve"> </w:delText>
          </w:r>
          <w:r w:rsidDel="00C50F3C">
            <w:delText>области</w:delText>
          </w:r>
          <w:r w:rsidRPr="00C50F3C" w:rsidDel="00C50F3C">
            <w:rPr>
              <w:lang w:val="en-US"/>
              <w:rPrChange w:id="652" w:author="kwadraterry" w:date="2016-02-19T15:28:00Z">
                <w:rPr/>
              </w:rPrChange>
            </w:rPr>
            <w:delText xml:space="preserve"> </w:delText>
          </w:r>
          <m:oMath>
            <m:r>
              <m:rPr>
                <m:scr m:val="fraktur"/>
                <m:sty m:val="p"/>
              </m:rPr>
              <w:rPr>
                <w:rFonts w:ascii="Cambria Math" w:hAnsi="Cambria Math"/>
              </w:rPr>
              <m:t>P</m:t>
            </m:r>
          </m:oMath>
          <w:r w:rsidRPr="00C50F3C" w:rsidDel="00C50F3C">
            <w:rPr>
              <w:lang w:val="en-US"/>
              <w:rPrChange w:id="653" w:author="kwadraterry" w:date="2016-02-19T15:28:00Z">
                <w:rPr/>
              </w:rPrChange>
            </w:rPr>
            <w:delText xml:space="preserve">, </w:delText>
          </w:r>
          <w:r w:rsidDel="00C50F3C">
            <w:delText>выполняющейся</w:delText>
          </w:r>
          <w:r w:rsidRPr="00C50F3C" w:rsidDel="00C50F3C">
            <w:rPr>
              <w:lang w:val="en-US"/>
              <w:rPrChange w:id="654" w:author="kwadraterry" w:date="2016-02-19T15:28:00Z">
                <w:rPr/>
              </w:rPrChange>
            </w:rPr>
            <w:delText xml:space="preserve"> </w:delText>
          </w:r>
          <w:r w:rsidDel="00C50F3C">
            <w:delText>в</w:delText>
          </w:r>
          <w:r w:rsidRPr="00C50F3C" w:rsidDel="00C50F3C">
            <w:rPr>
              <w:lang w:val="en-US"/>
              <w:rPrChange w:id="655" w:author="kwadraterry" w:date="2016-02-19T15:28:00Z">
                <w:rPr/>
              </w:rPrChange>
            </w:rPr>
            <w:delText xml:space="preserve"> </w:delText>
          </w:r>
          <w:r w:rsidDel="00C50F3C">
            <w:delText>проблемно</w:delText>
          </w:r>
          <w:r w:rsidRPr="00C50F3C" w:rsidDel="00C50F3C">
            <w:rPr>
              <w:lang w:val="en-US"/>
              <w:rPrChange w:id="656" w:author="kwadraterry" w:date="2016-02-19T15:28:00Z">
                <w:rPr/>
              </w:rPrChange>
            </w:rPr>
            <w:delText>-</w:delText>
          </w:r>
          <w:r w:rsidDel="00C50F3C">
            <w:delText>ориентированной</w:delText>
          </w:r>
          <w:r w:rsidRPr="00C50F3C" w:rsidDel="00C50F3C">
            <w:rPr>
              <w:lang w:val="en-US"/>
              <w:rPrChange w:id="657" w:author="kwadraterry" w:date="2016-02-19T15:28:00Z">
                <w:rPr/>
              </w:rPrChange>
            </w:rPr>
            <w:delText xml:space="preserve"> </w:delText>
          </w:r>
          <w:r w:rsidDel="00C50F3C">
            <w:delText>среде</w:delText>
          </w:r>
          <w:r w:rsidRPr="00C50F3C" w:rsidDel="00C50F3C">
            <w:rPr>
              <w:lang w:val="en-US"/>
              <w:rPrChange w:id="658" w:author="kwadraterry" w:date="2016-02-19T15:28:00Z">
                <w:rPr/>
              </w:rPrChange>
            </w:rPr>
            <w:delText xml:space="preserve"> </w:delText>
          </w:r>
          <m:oMath>
            <m:r>
              <m:rPr>
                <m:scr m:val="fraktur"/>
                <m:sty m:val="p"/>
              </m:rPr>
              <w:rPr>
                <w:rFonts w:ascii="Cambria Math" w:hAnsi="Cambria Math"/>
                <w:lang w:val="en-US"/>
                <w:rPrChange w:id="659" w:author="kwadraterry" w:date="2016-02-19T15:28:00Z">
                  <w:rPr>
                    <w:rFonts w:ascii="Cambria Math" w:hAnsi="Cambria Math"/>
                  </w:rPr>
                </w:rPrChange>
              </w:rPr>
              <m:t>C</m:t>
            </m:r>
          </m:oMath>
          <w:r w:rsidRPr="00C50F3C" w:rsidDel="00C50F3C">
            <w:rPr>
              <w:lang w:val="en-US"/>
              <w:rPrChange w:id="660" w:author="kwadraterry" w:date="2016-02-19T15:28:00Z">
                <w:rPr/>
              </w:rPrChange>
            </w:rPr>
            <w:delText xml:space="preserve">, </w:delText>
          </w:r>
          <w:r w:rsidRPr="00795AD3" w:rsidDel="00C50F3C">
            <w:delText>определим</w:delText>
          </w:r>
          <w:r w:rsidRPr="00C50F3C" w:rsidDel="00C50F3C">
            <w:rPr>
              <w:lang w:val="en-US"/>
              <w:rPrChange w:id="661" w:author="kwadraterry" w:date="2016-02-19T15:28:00Z">
                <w:rPr/>
              </w:rPrChange>
            </w:rPr>
            <w:delText xml:space="preserve"> </w:delText>
          </w:r>
          <w:r w:rsidRPr="00795AD3" w:rsidDel="00C50F3C">
            <w:delText>следующий</w:delText>
          </w:r>
          <w:r w:rsidRPr="00C50F3C" w:rsidDel="00C50F3C">
            <w:rPr>
              <w:lang w:val="en-US"/>
              <w:rPrChange w:id="662" w:author="kwadraterry" w:date="2016-02-19T15:28:00Z">
                <w:rPr/>
              </w:rPrChange>
            </w:rPr>
            <w:delText xml:space="preserve"> </w:delText>
          </w:r>
          <w:r w:rsidRPr="00795AD3" w:rsidDel="00C50F3C">
            <w:delText>набор</w:delText>
          </w:r>
          <w:r w:rsidRPr="00C50F3C" w:rsidDel="00C50F3C">
            <w:rPr>
              <w:lang w:val="en-US"/>
              <w:rPrChange w:id="663" w:author="kwadraterry" w:date="2016-02-19T15:28:00Z">
                <w:rPr/>
              </w:rPrChange>
            </w:rPr>
            <w:delText xml:space="preserve"> </w:delText>
          </w:r>
          <w:r w:rsidRPr="00795AD3" w:rsidDel="00C50F3C">
            <w:delText>операторов</w:delText>
          </w:r>
          <w:r w:rsidRPr="00C50F3C" w:rsidDel="00C50F3C">
            <w:rPr>
              <w:lang w:val="en-US"/>
              <w:rPrChange w:id="664" w:author="kwadraterry" w:date="2016-02-19T15:28:00Z">
                <w:rPr/>
              </w:rPrChange>
            </w:rPr>
            <w:delText>:</w:delText>
          </w:r>
        </w:del>
      </w:ins>
    </w:p>
    <w:p w14:paraId="12B87DA8" w14:textId="3E7F3335" w:rsidR="00FD75DD" w:rsidRPr="00C50F3C" w:rsidRDefault="00C50F3C" w:rsidP="00C50F3C">
      <w:pPr>
        <w:pStyle w:val="ispNumList"/>
        <w:numPr>
          <w:ilvl w:val="0"/>
          <w:numId w:val="26"/>
        </w:numPr>
        <w:rPr>
          <w:ins w:id="665" w:author="Gleb Radchenko" w:date="2016-02-18T19:05:00Z"/>
          <w:rPrChange w:id="666" w:author="kwadraterry" w:date="2016-02-19T15:29:00Z">
            <w:rPr>
              <w:ins w:id="667" w:author="Gleb Radchenko" w:date="2016-02-18T19:05:00Z"/>
              <w:lang w:val="ru-RU"/>
            </w:rPr>
          </w:rPrChange>
        </w:rPr>
      </w:pPr>
      <w:ins w:id="668" w:author="kwadraterry" w:date="2016-02-19T15:29:00Z">
        <w:r w:rsidRPr="00C50F3C">
          <w:rPr>
            <w:i/>
            <w:rPrChange w:id="669" w:author="kwadraterry" w:date="2016-02-19T15:29:00Z">
              <w:rPr>
                <w:i/>
                <w:lang w:val="ru-RU"/>
              </w:rPr>
            </w:rPrChange>
          </w:rPr>
          <w:t>The operator of the expected output</w:t>
        </w:r>
        <w:r w:rsidRPr="00C50F3C" w:rsidDel="00C50F3C">
          <w:rPr>
            <w:i/>
            <w:rPrChange w:id="670" w:author="kwadraterry" w:date="2016-02-19T15:29:00Z">
              <w:rPr>
                <w:i/>
                <w:lang w:val="ru-RU"/>
              </w:rPr>
            </w:rPrChange>
          </w:rPr>
          <w:t xml:space="preserve"> </w:t>
        </w:r>
      </w:ins>
      <w:ins w:id="671" w:author="Gleb Radchenko" w:date="2016-02-18T19:05:00Z">
        <w:del w:id="672" w:author="kwadraterry" w:date="2016-02-19T15:29:00Z">
          <w:r w:rsidR="00FD75DD" w:rsidRPr="00CF556E" w:rsidDel="00C50F3C">
            <w:rPr>
              <w:i/>
              <w:lang w:val="ru-RU"/>
            </w:rPr>
            <w:delText>оператор</w:delText>
          </w:r>
          <w:r w:rsidR="00FD75DD" w:rsidRPr="00C50F3C" w:rsidDel="00C50F3C">
            <w:rPr>
              <w:i/>
              <w:rPrChange w:id="673" w:author="kwadraterry" w:date="2016-02-19T15:29:00Z">
                <w:rPr>
                  <w:i/>
                  <w:lang w:val="ru-RU"/>
                </w:rPr>
              </w:rPrChange>
            </w:rPr>
            <w:delText xml:space="preserve"> </w:delText>
          </w:r>
          <w:r w:rsidR="00FD75DD" w:rsidRPr="00CF556E" w:rsidDel="00C50F3C">
            <w:rPr>
              <w:i/>
              <w:lang w:val="ru-RU"/>
            </w:rPr>
            <w:delText>ожидаемого</w:delText>
          </w:r>
          <w:r w:rsidR="00FD75DD" w:rsidRPr="00C50F3C" w:rsidDel="00C50F3C">
            <w:rPr>
              <w:i/>
              <w:rPrChange w:id="674" w:author="kwadraterry" w:date="2016-02-19T15:29:00Z">
                <w:rPr>
                  <w:i/>
                  <w:lang w:val="ru-RU"/>
                </w:rPr>
              </w:rPrChange>
            </w:rPr>
            <w:delText xml:space="preserve"> </w:delText>
          </w:r>
          <w:r w:rsidR="00FD75DD" w:rsidRPr="00CF556E" w:rsidDel="00C50F3C">
            <w:rPr>
              <w:i/>
              <w:lang w:val="ru-RU"/>
            </w:rPr>
            <w:delText>выхода</w:delText>
          </w:r>
        </w:del>
        <w:r w:rsidR="00FD75DD" w:rsidRPr="00C50F3C">
          <w:rPr>
            <w:rPrChange w:id="675" w:author="kwadraterry" w:date="2016-02-19T15:29:00Z">
              <w:rPr>
                <w:lang w:val="ru-RU"/>
              </w:rPr>
            </w:rPrChange>
          </w:rPr>
          <w:t xml:space="preserve"> </w:t>
        </w:r>
        <m:oMath>
          <m:r>
            <w:rPr>
              <w:rFonts w:ascii="Cambria Math" w:hAnsi="Cambria Math"/>
            </w:rPr>
            <m:t>ν</m:t>
          </m:r>
          <m:r>
            <m:rPr>
              <m:sty m:val="p"/>
            </m:rPr>
            <w:rPr>
              <w:rFonts w:ascii="Cambria Math" w:hAnsi="Cambria Math"/>
              <w:rPrChange w:id="676" w:author="kwadraterry" w:date="2016-02-19T15:29:00Z">
                <w:rPr>
                  <w:rFonts w:ascii="Cambria Math" w:hAnsi="Cambria Math"/>
                  <w:lang w:val="ru-RU"/>
                </w:rPr>
              </w:rPrChange>
            </w:rPr>
            <m:t>(</m:t>
          </m:r>
          <m:r>
            <w:rPr>
              <w:rFonts w:ascii="Cambria Math" w:hAnsi="Cambria Math"/>
            </w:rPr>
            <m:t>f</m:t>
          </m:r>
        </m:oMath>
        <w:r w:rsidR="00FD75DD" w:rsidRPr="00C50F3C">
          <w:rPr>
            <w:rPrChange w:id="677" w:author="kwadraterry" w:date="2016-02-19T15:29:00Z">
              <w:rPr>
                <w:lang w:val="ru-RU"/>
              </w:rPr>
            </w:rPrChange>
          </w:rPr>
          <w:t>,</w:t>
        </w:r>
        <m:oMath>
          <m:r>
            <m:rPr>
              <m:sty m:val="p"/>
            </m:rPr>
            <w:rPr>
              <w:rFonts w:ascii="Cambria Math" w:hAnsi="Cambria Math"/>
              <w:rPrChange w:id="678" w:author="kwadraterry" w:date="2016-02-19T15:29:00Z">
                <w:rPr>
                  <w:rFonts w:ascii="Cambria Math" w:hAnsi="Cambria Math"/>
                  <w:lang w:val="ru-RU"/>
                </w:rPr>
              </w:rPrChange>
            </w:rPr>
            <m:t xml:space="preserve"> </m:t>
          </m:r>
          <m:sSup>
            <m:sSupPr>
              <m:ctrlPr>
                <w:rPr>
                  <w:rFonts w:ascii="Cambria Math" w:hAnsi="Cambria Math"/>
                </w:rPr>
              </m:ctrlPr>
            </m:sSupPr>
            <m:e>
              <m:r>
                <m:rPr>
                  <m:scr m:val="script"/>
                  <m:sty m:val="p"/>
                </m:rPr>
                <w:rPr>
                  <w:rFonts w:ascii="Cambria Math" w:hAnsi="Cambria Math"/>
                  <w:rPrChange w:id="679" w:author="kwadraterry" w:date="2016-02-19T15:29:00Z">
                    <w:rPr>
                      <w:rFonts w:ascii="Cambria Math" w:hAnsi="Cambria Math"/>
                      <w:lang w:val="ru-RU"/>
                    </w:rPr>
                  </w:rPrChange>
                </w:rPr>
                <m:t>I</m:t>
              </m:r>
            </m:e>
            <m:sup>
              <m:r>
                <w:rPr>
                  <w:rFonts w:ascii="Cambria Math" w:hAnsi="Cambria Math"/>
                </w:rPr>
                <m:t>in</m:t>
              </m:r>
            </m:sup>
          </m:sSup>
        </m:oMath>
        <w:r w:rsidR="00FD75DD" w:rsidRPr="00C50F3C">
          <w:rPr>
            <w:rPrChange w:id="680" w:author="kwadraterry" w:date="2016-02-19T15:29:00Z">
              <w:rPr>
                <w:lang w:val="ru-RU"/>
              </w:rPr>
            </w:rPrChange>
          </w:rPr>
          <w:t xml:space="preserve">) – </w:t>
        </w:r>
      </w:ins>
      <w:ins w:id="681" w:author="kwadraterry" w:date="2016-02-19T15:29:00Z">
        <w:r w:rsidRPr="00C50F3C">
          <w:t>it is the operator that returns the expected total size in bytes of output data objects</w:t>
        </w:r>
      </w:ins>
      <w:ins w:id="682" w:author="Gleb Radchenko" w:date="2016-02-18T19:05:00Z">
        <w:del w:id="683" w:author="Unknown">
          <w:r w:rsidR="00FD75DD" w:rsidRPr="00C50F3C" w:rsidDel="00C50F3C">
            <w:delText>э</w:delText>
          </w:r>
        </w:del>
      </w:ins>
      <w:ins w:id="684" w:author="kwadraterry" w:date="2016-02-19T15:29:00Z">
        <w:r w:rsidRPr="00C50F3C" w:rsidDel="00C50F3C">
          <w:t xml:space="preserve"> </w:t>
        </w:r>
      </w:ins>
      <w:ins w:id="685" w:author="Gleb Radchenko" w:date="2016-02-18T19:05:00Z">
        <w:del w:id="686" w:author="kwadraterry" w:date="2016-02-19T15:29:00Z">
          <w:r w:rsidR="00FD75DD" w:rsidRPr="00CF556E" w:rsidDel="00C50F3C">
            <w:rPr>
              <w:lang w:val="ru-RU"/>
            </w:rPr>
            <w:delText>то</w:delText>
          </w:r>
          <w:r w:rsidR="00FD75DD" w:rsidRPr="00C50F3C" w:rsidDel="00C50F3C">
            <w:rPr>
              <w:rPrChange w:id="687" w:author="kwadraterry" w:date="2016-02-19T15:29:00Z">
                <w:rPr>
                  <w:lang w:val="ru-RU"/>
                </w:rPr>
              </w:rPrChange>
            </w:rPr>
            <w:delText xml:space="preserve"> </w:delText>
          </w:r>
          <w:r w:rsidR="00FD75DD" w:rsidRPr="00CF556E" w:rsidDel="00C50F3C">
            <w:rPr>
              <w:lang w:val="ru-RU"/>
            </w:rPr>
            <w:delText>оператор</w:delText>
          </w:r>
          <w:r w:rsidR="00FD75DD" w:rsidRPr="00C50F3C" w:rsidDel="00C50F3C">
            <w:rPr>
              <w:rPrChange w:id="688" w:author="kwadraterry" w:date="2016-02-19T15:29:00Z">
                <w:rPr>
                  <w:lang w:val="ru-RU"/>
                </w:rPr>
              </w:rPrChange>
            </w:rPr>
            <w:delText xml:space="preserve">, </w:delText>
          </w:r>
          <w:r w:rsidR="00FD75DD" w:rsidRPr="00CF556E" w:rsidDel="00C50F3C">
            <w:rPr>
              <w:lang w:val="ru-RU"/>
            </w:rPr>
            <w:delText>возвращающий</w:delText>
          </w:r>
          <w:r w:rsidR="00FD75DD" w:rsidRPr="00C50F3C" w:rsidDel="00C50F3C">
            <w:rPr>
              <w:rPrChange w:id="689" w:author="kwadraterry" w:date="2016-02-19T15:29:00Z">
                <w:rPr>
                  <w:lang w:val="ru-RU"/>
                </w:rPr>
              </w:rPrChange>
            </w:rPr>
            <w:delText xml:space="preserve"> </w:delText>
          </w:r>
          <w:r w:rsidR="00FD75DD" w:rsidRPr="00CF556E" w:rsidDel="00C50F3C">
            <w:rPr>
              <w:lang w:val="ru-RU"/>
            </w:rPr>
            <w:delText>ожидаемый</w:delText>
          </w:r>
          <w:r w:rsidR="00FD75DD" w:rsidRPr="00C50F3C" w:rsidDel="00C50F3C">
            <w:rPr>
              <w:rPrChange w:id="690" w:author="kwadraterry" w:date="2016-02-19T15:29:00Z">
                <w:rPr>
                  <w:lang w:val="ru-RU"/>
                </w:rPr>
              </w:rPrChange>
            </w:rPr>
            <w:delText xml:space="preserve"> </w:delText>
          </w:r>
          <w:r w:rsidR="00FD75DD" w:rsidRPr="00CF556E" w:rsidDel="00C50F3C">
            <w:rPr>
              <w:lang w:val="ru-RU"/>
            </w:rPr>
            <w:delText>общий</w:delText>
          </w:r>
          <w:r w:rsidR="00FD75DD" w:rsidRPr="00C50F3C" w:rsidDel="00C50F3C">
            <w:rPr>
              <w:rPrChange w:id="691" w:author="kwadraterry" w:date="2016-02-19T15:29:00Z">
                <w:rPr>
                  <w:lang w:val="ru-RU"/>
                </w:rPr>
              </w:rPrChange>
            </w:rPr>
            <w:delText xml:space="preserve"> </w:delText>
          </w:r>
          <w:r w:rsidR="00FD75DD" w:rsidRPr="00CF556E" w:rsidDel="00C50F3C">
            <w:rPr>
              <w:lang w:val="ru-RU"/>
            </w:rPr>
            <w:delText>размер</w:delText>
          </w:r>
          <w:r w:rsidR="00FD75DD" w:rsidRPr="00C50F3C" w:rsidDel="00C50F3C">
            <w:rPr>
              <w:rPrChange w:id="692" w:author="kwadraterry" w:date="2016-02-19T15:29:00Z">
                <w:rPr>
                  <w:lang w:val="ru-RU"/>
                </w:rPr>
              </w:rPrChange>
            </w:rPr>
            <w:delText xml:space="preserve"> </w:delText>
          </w:r>
          <w:r w:rsidR="00FD75DD" w:rsidRPr="00CF556E" w:rsidDel="00C50F3C">
            <w:rPr>
              <w:lang w:val="ru-RU"/>
            </w:rPr>
            <w:delText>в</w:delText>
          </w:r>
          <w:r w:rsidR="00FD75DD" w:rsidRPr="00C50F3C" w:rsidDel="00C50F3C">
            <w:rPr>
              <w:rPrChange w:id="693" w:author="kwadraterry" w:date="2016-02-19T15:29:00Z">
                <w:rPr>
                  <w:lang w:val="ru-RU"/>
                </w:rPr>
              </w:rPrChange>
            </w:rPr>
            <w:delText xml:space="preserve"> </w:delText>
          </w:r>
          <w:r w:rsidR="00FD75DD" w:rsidRPr="00CF556E" w:rsidDel="00C50F3C">
            <w:rPr>
              <w:lang w:val="ru-RU"/>
            </w:rPr>
            <w:delText>байтах</w:delText>
          </w:r>
          <w:r w:rsidR="00FD75DD" w:rsidRPr="00C50F3C" w:rsidDel="00C50F3C">
            <w:rPr>
              <w:rPrChange w:id="694" w:author="kwadraterry" w:date="2016-02-19T15:29:00Z">
                <w:rPr>
                  <w:lang w:val="ru-RU"/>
                </w:rPr>
              </w:rPrChange>
            </w:rPr>
            <w:delText xml:space="preserve"> </w:delText>
          </w:r>
          <w:r w:rsidR="00FD75DD" w:rsidRPr="00CF556E" w:rsidDel="00C50F3C">
            <w:rPr>
              <w:lang w:val="ru-RU"/>
            </w:rPr>
            <w:delText>всех</w:delText>
          </w:r>
          <w:r w:rsidR="00FD75DD" w:rsidRPr="00C50F3C" w:rsidDel="00C50F3C">
            <w:rPr>
              <w:rPrChange w:id="695" w:author="kwadraterry" w:date="2016-02-19T15:29:00Z">
                <w:rPr>
                  <w:lang w:val="ru-RU"/>
                </w:rPr>
              </w:rPrChange>
            </w:rPr>
            <w:delText xml:space="preserve"> </w:delText>
          </w:r>
          <w:r w:rsidR="00FD75DD" w:rsidRPr="00CF556E" w:rsidDel="00C50F3C">
            <w:rPr>
              <w:lang w:val="ru-RU"/>
            </w:rPr>
            <w:delText>выходных</w:delText>
          </w:r>
          <w:r w:rsidR="00FD75DD" w:rsidRPr="00C50F3C" w:rsidDel="00C50F3C">
            <w:rPr>
              <w:rPrChange w:id="696" w:author="kwadraterry" w:date="2016-02-19T15:29:00Z">
                <w:rPr>
                  <w:lang w:val="ru-RU"/>
                </w:rPr>
              </w:rPrChange>
            </w:rPr>
            <w:delText xml:space="preserve"> </w:delText>
          </w:r>
          <w:r w:rsidR="00FD75DD" w:rsidRPr="00CF556E" w:rsidDel="00C50F3C">
            <w:rPr>
              <w:lang w:val="ru-RU"/>
            </w:rPr>
            <w:delText>информационных</w:delText>
          </w:r>
          <w:r w:rsidR="00FD75DD" w:rsidRPr="00C50F3C" w:rsidDel="00C50F3C">
            <w:rPr>
              <w:rPrChange w:id="697" w:author="kwadraterry" w:date="2016-02-19T15:29:00Z">
                <w:rPr>
                  <w:lang w:val="ru-RU"/>
                </w:rPr>
              </w:rPrChange>
            </w:rPr>
            <w:delText xml:space="preserve"> </w:delText>
          </w:r>
          <w:r w:rsidR="00FD75DD" w:rsidRPr="00CF556E" w:rsidDel="00C50F3C">
            <w:rPr>
              <w:lang w:val="ru-RU"/>
            </w:rPr>
            <w:delText>объектов</w:delText>
          </w:r>
          <w:r w:rsidR="00FD75DD" w:rsidRPr="00C50F3C" w:rsidDel="00C50F3C">
            <w:rPr>
              <w:rPrChange w:id="698" w:author="kwadraterry" w:date="2016-02-19T15:29:00Z">
                <w:rPr>
                  <w:lang w:val="ru-RU"/>
                </w:rPr>
              </w:rPrChange>
            </w:rPr>
            <w:delText xml:space="preserve"> </w:delText>
          </w:r>
        </w:del>
        <m:oMath>
          <m:sSup>
            <m:sSupPr>
              <m:ctrlPr>
                <w:rPr>
                  <w:rFonts w:ascii="Cambria Math" w:hAnsi="Cambria Math"/>
                </w:rPr>
              </m:ctrlPr>
            </m:sSupPr>
            <m:e>
              <m:r>
                <m:rPr>
                  <m:scr m:val="script"/>
                  <m:sty m:val="p"/>
                </m:rPr>
                <w:rPr>
                  <w:rFonts w:ascii="Cambria Math" w:hAnsi="Cambria Math"/>
                  <w:rPrChange w:id="699" w:author="kwadraterry" w:date="2016-02-19T15:29:00Z">
                    <w:rPr>
                      <w:rFonts w:ascii="Cambria Math" w:hAnsi="Cambria Math"/>
                      <w:lang w:val="ru-RU"/>
                    </w:rPr>
                  </w:rPrChange>
                </w:rPr>
                <m:t>I</m:t>
              </m:r>
            </m:e>
            <m:sup>
              <m:r>
                <w:rPr>
                  <w:rFonts w:ascii="Cambria Math" w:hAnsi="Cambria Math"/>
                </w:rPr>
                <m:t>out</m:t>
              </m:r>
            </m:sup>
          </m:sSup>
        </m:oMath>
        <w:r w:rsidR="00FD75DD" w:rsidRPr="00C50F3C">
          <w:rPr>
            <w:rPrChange w:id="700" w:author="kwadraterry" w:date="2016-02-19T15:29:00Z">
              <w:rPr>
                <w:lang w:val="ru-RU"/>
              </w:rPr>
            </w:rPrChange>
          </w:rPr>
          <w:t xml:space="preserve">: </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01" w:author="Gleb Radchenko" w:date="2016-02-18T19:05:00Z">
          <w:tblPr>
            <w:tblStyle w:val="11"/>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4111"/>
        <w:gridCol w:w="567"/>
        <w:tblGridChange w:id="702">
          <w:tblGrid>
            <w:gridCol w:w="6237"/>
            <w:gridCol w:w="567"/>
          </w:tblGrid>
        </w:tblGridChange>
      </w:tblGrid>
      <w:tr w:rsidR="00FD75DD" w:rsidRPr="00CF556E" w14:paraId="4600803F" w14:textId="77777777" w:rsidTr="00FD75DD">
        <w:trPr>
          <w:ins w:id="703" w:author="Gleb Radchenko" w:date="2016-02-18T19:05:00Z"/>
        </w:trPr>
        <w:tc>
          <w:tcPr>
            <w:tcW w:w="4111" w:type="dxa"/>
            <w:hideMark/>
            <w:tcPrChange w:id="704" w:author="Gleb Radchenko" w:date="2016-02-18T19:05:00Z">
              <w:tcPr>
                <w:tcW w:w="6237" w:type="dxa"/>
                <w:hideMark/>
              </w:tcPr>
            </w:tcPrChange>
          </w:tcPr>
          <w:p w14:paraId="4AB95186" w14:textId="77777777" w:rsidR="00FD75DD" w:rsidRPr="00CF556E" w:rsidRDefault="00FD75DD" w:rsidP="00B0372D">
            <w:pPr>
              <w:pStyle w:val="ispNumList"/>
              <w:ind w:left="720"/>
              <w:rPr>
                <w:ins w:id="705" w:author="Gleb Radchenko" w:date="2016-02-18T19:05:00Z"/>
              </w:rPr>
            </w:pPr>
            <m:oMathPara>
              <m:oMath>
                <m:r>
                  <w:ins w:id="706" w:author="Gleb Radchenko" w:date="2016-02-18T19:05:00Z">
                    <w:rPr>
                      <w:rFonts w:ascii="Cambria Math" w:hAnsi="Cambria Math"/>
                    </w:rPr>
                    <m:t>ν</m:t>
                  </w:ins>
                </m:r>
                <m:d>
                  <m:dPr>
                    <m:ctrlPr>
                      <w:ins w:id="707" w:author="Gleb Radchenko" w:date="2016-02-18T19:05:00Z">
                        <w:rPr>
                          <w:rFonts w:ascii="Cambria Math" w:hAnsi="Cambria Math"/>
                        </w:rPr>
                      </w:ins>
                    </m:ctrlPr>
                  </m:dPr>
                  <m:e>
                    <m:r>
                      <w:ins w:id="708" w:author="Gleb Radchenko" w:date="2016-02-18T19:05:00Z">
                        <w:rPr>
                          <w:rFonts w:ascii="Cambria Math" w:hAnsi="Cambria Math"/>
                        </w:rPr>
                        <m:t>f</m:t>
                      </w:ins>
                    </m:r>
                    <m:r>
                      <w:ins w:id="709" w:author="Gleb Radchenko" w:date="2016-02-18T19:05:00Z">
                        <m:rPr>
                          <m:sty m:val="p"/>
                        </m:rPr>
                        <w:rPr>
                          <w:rFonts w:ascii="Cambria Math" w:hAnsi="Cambria Math"/>
                        </w:rPr>
                        <m:t xml:space="preserve">, </m:t>
                      </w:ins>
                    </m:r>
                    <m:sSup>
                      <m:sSupPr>
                        <m:ctrlPr>
                          <w:ins w:id="710" w:author="Gleb Radchenko" w:date="2016-02-18T19:05:00Z">
                            <w:rPr>
                              <w:rFonts w:ascii="Cambria Math" w:hAnsi="Cambria Math"/>
                            </w:rPr>
                          </w:ins>
                        </m:ctrlPr>
                      </m:sSupPr>
                      <m:e>
                        <m:r>
                          <w:ins w:id="711" w:author="Gleb Radchenko" w:date="2016-02-18T19:05:00Z">
                            <m:rPr>
                              <m:scr m:val="script"/>
                              <m:sty m:val="p"/>
                            </m:rPr>
                            <w:rPr>
                              <w:rFonts w:ascii="Cambria Math" w:hAnsi="Cambria Math"/>
                            </w:rPr>
                            <m:t>I</m:t>
                          </w:ins>
                        </m:r>
                      </m:e>
                      <m:sup>
                        <m:r>
                          <w:ins w:id="712" w:author="Gleb Radchenko" w:date="2016-02-18T19:05:00Z">
                            <w:rPr>
                              <w:rFonts w:ascii="Cambria Math" w:hAnsi="Cambria Math"/>
                            </w:rPr>
                            <m:t>in</m:t>
                          </w:ins>
                        </m:r>
                      </m:sup>
                    </m:sSup>
                  </m:e>
                </m:d>
                <m:r>
                  <w:ins w:id="713" w:author="Gleb Radchenko" w:date="2016-02-18T19:05:00Z">
                    <m:rPr>
                      <m:sty m:val="p"/>
                    </m:rPr>
                    <w:rPr>
                      <w:rFonts w:ascii="Cambria Math" w:hAnsi="Cambria Math"/>
                    </w:rPr>
                    <m:t>=|</m:t>
                  </w:ins>
                </m:r>
                <m:sSup>
                  <m:sSupPr>
                    <m:ctrlPr>
                      <w:ins w:id="714" w:author="Gleb Radchenko" w:date="2016-02-18T19:05:00Z">
                        <w:rPr>
                          <w:rFonts w:ascii="Cambria Math" w:hAnsi="Cambria Math"/>
                        </w:rPr>
                      </w:ins>
                    </m:ctrlPr>
                  </m:sSupPr>
                  <m:e>
                    <m:r>
                      <w:ins w:id="715" w:author="Gleb Radchenko" w:date="2016-02-18T19:05:00Z">
                        <m:rPr>
                          <m:scr m:val="script"/>
                          <m:sty m:val="p"/>
                        </m:rPr>
                        <w:rPr>
                          <w:rFonts w:ascii="Cambria Math" w:hAnsi="Cambria Math"/>
                        </w:rPr>
                        <m:t>I</m:t>
                      </w:ins>
                    </m:r>
                  </m:e>
                  <m:sup>
                    <m:r>
                      <w:ins w:id="716" w:author="Gleb Radchenko" w:date="2016-02-18T19:05:00Z">
                        <w:rPr>
                          <w:rFonts w:ascii="Cambria Math" w:hAnsi="Cambria Math"/>
                        </w:rPr>
                        <m:t>out</m:t>
                      </w:ins>
                    </m:r>
                  </m:sup>
                </m:sSup>
                <m:r>
                  <w:ins w:id="717" w:author="Gleb Radchenko" w:date="2016-02-18T19:05:00Z">
                    <m:rPr>
                      <m:sty m:val="p"/>
                    </m:rPr>
                    <w:rPr>
                      <w:rFonts w:ascii="Cambria Math" w:hAnsi="Cambria Math"/>
                    </w:rPr>
                    <m:t>|=</m:t>
                  </w:ins>
                </m:r>
                <m:nary>
                  <m:naryPr>
                    <m:chr m:val="∑"/>
                    <m:limLoc m:val="undOvr"/>
                    <m:supHide m:val="1"/>
                    <m:ctrlPr>
                      <w:ins w:id="718" w:author="Gleb Radchenko" w:date="2016-02-18T19:05:00Z">
                        <w:rPr>
                          <w:rFonts w:ascii="Cambria Math" w:hAnsi="Cambria Math"/>
                        </w:rPr>
                      </w:ins>
                    </m:ctrlPr>
                  </m:naryPr>
                  <m:sub>
                    <m:r>
                      <w:ins w:id="719" w:author="Gleb Radchenko" w:date="2016-02-18T19:05:00Z">
                        <m:rPr>
                          <m:sty m:val="p"/>
                        </m:rPr>
                        <w:rPr>
                          <w:rFonts w:ascii="Cambria Math" w:hAnsi="Cambria Math"/>
                        </w:rPr>
                        <m:t>∀</m:t>
                      </w:ins>
                    </m:r>
                    <m:r>
                      <w:ins w:id="720" w:author="Gleb Radchenko" w:date="2016-02-18T19:05:00Z">
                        <w:rPr>
                          <w:rFonts w:ascii="Cambria Math" w:hAnsi="Cambria Math"/>
                        </w:rPr>
                        <m:t>I</m:t>
                      </w:ins>
                    </m:r>
                    <m:r>
                      <w:ins w:id="721" w:author="Gleb Radchenko" w:date="2016-02-18T19:05:00Z">
                        <m:rPr>
                          <m:sty m:val="p"/>
                        </m:rPr>
                        <w:rPr>
                          <w:rFonts w:ascii="Cambria Math" w:hAnsi="Cambria Math"/>
                        </w:rPr>
                        <m:t>∈</m:t>
                      </w:ins>
                    </m:r>
                    <m:sSup>
                      <m:sSupPr>
                        <m:ctrlPr>
                          <w:ins w:id="722" w:author="Gleb Radchenko" w:date="2016-02-18T19:05:00Z">
                            <w:rPr>
                              <w:rFonts w:ascii="Cambria Math" w:hAnsi="Cambria Math"/>
                            </w:rPr>
                          </w:ins>
                        </m:ctrlPr>
                      </m:sSupPr>
                      <m:e>
                        <m:r>
                          <w:ins w:id="723" w:author="Gleb Radchenko" w:date="2016-02-18T19:05:00Z">
                            <m:rPr>
                              <m:scr m:val="script"/>
                              <m:sty m:val="p"/>
                            </m:rPr>
                            <w:rPr>
                              <w:rFonts w:ascii="Cambria Math" w:hAnsi="Cambria Math"/>
                            </w:rPr>
                            <m:t>I</m:t>
                          </w:ins>
                        </m:r>
                      </m:e>
                      <m:sup>
                        <m:r>
                          <w:ins w:id="724" w:author="Gleb Radchenko" w:date="2016-02-18T19:05:00Z">
                            <w:rPr>
                              <w:rFonts w:ascii="Cambria Math" w:hAnsi="Cambria Math"/>
                            </w:rPr>
                            <m:t>out</m:t>
                          </w:ins>
                        </m:r>
                      </m:sup>
                    </m:sSup>
                  </m:sub>
                  <m:sup/>
                  <m:e>
                    <m:nary>
                      <m:naryPr>
                        <m:chr m:val="∑"/>
                        <m:limLoc m:val="undOvr"/>
                        <m:supHide m:val="1"/>
                        <m:ctrlPr>
                          <w:ins w:id="725" w:author="Gleb Radchenko" w:date="2016-02-18T19:05:00Z">
                            <w:rPr>
                              <w:rFonts w:ascii="Cambria Math" w:hAnsi="Cambria Math"/>
                            </w:rPr>
                          </w:ins>
                        </m:ctrlPr>
                      </m:naryPr>
                      <m:sub>
                        <m:r>
                          <w:ins w:id="726" w:author="Gleb Radchenko" w:date="2016-02-18T19:05:00Z">
                            <m:rPr>
                              <m:sty m:val="p"/>
                            </m:rPr>
                            <w:rPr>
                              <w:rFonts w:ascii="Cambria Math" w:hAnsi="Cambria Math"/>
                            </w:rPr>
                            <m:t>∀</m:t>
                          </w:ins>
                        </m:r>
                        <m:r>
                          <w:ins w:id="727" w:author="Gleb Radchenko" w:date="2016-02-18T19:05:00Z">
                            <w:rPr>
                              <w:rFonts w:ascii="Cambria Math" w:hAnsi="Cambria Math"/>
                            </w:rPr>
                            <m:t>b</m:t>
                          </w:ins>
                        </m:r>
                        <m:r>
                          <w:ins w:id="728" w:author="Gleb Radchenko" w:date="2016-02-18T19:05:00Z">
                            <m:rPr>
                              <m:sty m:val="p"/>
                            </m:rPr>
                            <w:rPr>
                              <w:rFonts w:ascii="Cambria Math" w:hAnsi="Cambria Math"/>
                            </w:rPr>
                            <m:t>∈</m:t>
                          </w:ins>
                        </m:r>
                        <m:r>
                          <w:ins w:id="729" w:author="Gleb Radchenko" w:date="2016-02-18T19:05:00Z">
                            <w:rPr>
                              <w:rFonts w:ascii="Cambria Math" w:hAnsi="Cambria Math"/>
                            </w:rPr>
                            <m:t>I</m:t>
                          </w:ins>
                        </m:r>
                      </m:sub>
                      <m:sup/>
                      <m:e>
                        <m:d>
                          <m:dPr>
                            <m:begChr m:val="|"/>
                            <m:endChr m:val="|"/>
                            <m:ctrlPr>
                              <w:ins w:id="730" w:author="Gleb Radchenko" w:date="2016-02-18T19:05:00Z">
                                <w:rPr>
                                  <w:rFonts w:ascii="Cambria Math" w:hAnsi="Cambria Math"/>
                                </w:rPr>
                              </w:ins>
                            </m:ctrlPr>
                          </m:dPr>
                          <m:e>
                            <m:r>
                              <w:ins w:id="731" w:author="Gleb Radchenko" w:date="2016-02-18T19:05:00Z">
                                <w:rPr>
                                  <w:rFonts w:ascii="Cambria Math" w:hAnsi="Cambria Math"/>
                                </w:rPr>
                                <m:t>b</m:t>
                              </w:ins>
                            </m:r>
                          </m:e>
                        </m:d>
                      </m:e>
                    </m:nary>
                  </m:e>
                </m:nary>
                <m:r>
                  <w:ins w:id="732" w:author="Gleb Radchenko" w:date="2016-02-18T19:05:00Z">
                    <m:rPr>
                      <m:sty m:val="p"/>
                    </m:rPr>
                    <w:rPr>
                      <w:rFonts w:ascii="Cambria Math" w:hAnsi="Cambria Math"/>
                    </w:rPr>
                    <m:t>.</m:t>
                  </w:ins>
                </m:r>
              </m:oMath>
            </m:oMathPara>
          </w:p>
        </w:tc>
        <w:tc>
          <w:tcPr>
            <w:tcW w:w="567" w:type="dxa"/>
            <w:tcPrChange w:id="733" w:author="Gleb Radchenko" w:date="2016-02-18T19:05:00Z">
              <w:tcPr>
                <w:tcW w:w="567" w:type="dxa"/>
              </w:tcPr>
            </w:tcPrChange>
          </w:tcPr>
          <w:p w14:paraId="42796410" w14:textId="77777777" w:rsidR="00FD75DD" w:rsidRPr="00CF556E" w:rsidRDefault="00FD75DD" w:rsidP="00B0372D">
            <w:pPr>
              <w:pStyle w:val="ispNumList"/>
              <w:ind w:left="360"/>
              <w:rPr>
                <w:ins w:id="734" w:author="Gleb Radchenko" w:date="2016-02-18T19:05:00Z"/>
              </w:rPr>
            </w:pPr>
          </w:p>
        </w:tc>
      </w:tr>
    </w:tbl>
    <w:p w14:paraId="1C44C0D6" w14:textId="7872BE13" w:rsidR="00FD75DD" w:rsidRPr="00C50F3C" w:rsidRDefault="00C50F3C" w:rsidP="00C50F3C">
      <w:pPr>
        <w:pStyle w:val="ispNumList"/>
        <w:numPr>
          <w:ilvl w:val="0"/>
          <w:numId w:val="26"/>
        </w:numPr>
        <w:rPr>
          <w:ins w:id="735" w:author="Gleb Radchenko" w:date="2016-02-18T19:05:00Z"/>
          <w:rPrChange w:id="736" w:author="kwadraterry" w:date="2016-02-19T15:29:00Z">
            <w:rPr>
              <w:ins w:id="737" w:author="Gleb Radchenko" w:date="2016-02-18T19:05:00Z"/>
              <w:lang w:val="ru-RU"/>
            </w:rPr>
          </w:rPrChange>
        </w:rPr>
      </w:pPr>
      <w:ins w:id="738" w:author="kwadraterry" w:date="2016-02-19T15:29:00Z">
        <w:r w:rsidRPr="00C50F3C">
          <w:rPr>
            <w:i/>
            <w:rPrChange w:id="739" w:author="kwadraterry" w:date="2016-02-19T15:29:00Z">
              <w:rPr>
                <w:i/>
                <w:lang w:val="ru-RU"/>
              </w:rPr>
            </w:rPrChange>
          </w:rPr>
          <w:t>the operator of the expected function’s execution time</w:t>
        </w:r>
      </w:ins>
      <w:ins w:id="740" w:author="Gleb Radchenko" w:date="2016-02-18T19:05:00Z">
        <w:del w:id="741" w:author="Unknown">
          <w:r w:rsidR="00FD75DD" w:rsidRPr="00C50F3C" w:rsidDel="00C50F3C">
            <w:rPr>
              <w:i/>
              <w:lang w:val="ru-RU"/>
            </w:rPr>
            <w:delText>о</w:delText>
          </w:r>
        </w:del>
      </w:ins>
      <w:ins w:id="742" w:author="kwadraterry" w:date="2016-02-19T15:29:00Z">
        <w:r w:rsidRPr="00C50F3C" w:rsidDel="00C50F3C">
          <w:rPr>
            <w:i/>
            <w:rPrChange w:id="743" w:author="kwadraterry" w:date="2016-02-19T15:29:00Z">
              <w:rPr>
                <w:i/>
                <w:lang w:val="ru-RU"/>
              </w:rPr>
            </w:rPrChange>
          </w:rPr>
          <w:t xml:space="preserve"> </w:t>
        </w:r>
      </w:ins>
      <w:ins w:id="744" w:author="Gleb Radchenko" w:date="2016-02-18T19:05:00Z">
        <w:del w:id="745" w:author="kwadraterry" w:date="2016-02-19T15:29:00Z">
          <w:r w:rsidR="00FD75DD" w:rsidRPr="00CF556E" w:rsidDel="00C50F3C">
            <w:rPr>
              <w:i/>
              <w:lang w:val="ru-RU"/>
            </w:rPr>
            <w:delText>ператор</w:delText>
          </w:r>
          <w:r w:rsidR="00FD75DD" w:rsidRPr="00C50F3C" w:rsidDel="00C50F3C">
            <w:rPr>
              <w:i/>
              <w:rPrChange w:id="746" w:author="kwadraterry" w:date="2016-02-19T15:29:00Z">
                <w:rPr>
                  <w:i/>
                  <w:lang w:val="ru-RU"/>
                </w:rPr>
              </w:rPrChange>
            </w:rPr>
            <w:delText xml:space="preserve"> </w:delText>
          </w:r>
          <w:r w:rsidR="00FD75DD" w:rsidRPr="00CF556E" w:rsidDel="00C50F3C">
            <w:rPr>
              <w:i/>
              <w:lang w:val="ru-RU"/>
            </w:rPr>
            <w:delText>ожидае</w:delText>
          </w:r>
          <w:r w:rsidR="00FD75DD" w:rsidDel="00C50F3C">
            <w:rPr>
              <w:i/>
              <w:lang w:val="ru-RU"/>
            </w:rPr>
            <w:delText>мого</w:delText>
          </w:r>
          <w:r w:rsidR="00FD75DD" w:rsidRPr="00C50F3C" w:rsidDel="00C50F3C">
            <w:rPr>
              <w:i/>
              <w:rPrChange w:id="747" w:author="kwadraterry" w:date="2016-02-19T15:29:00Z">
                <w:rPr>
                  <w:i/>
                  <w:lang w:val="ru-RU"/>
                </w:rPr>
              </w:rPrChange>
            </w:rPr>
            <w:delText xml:space="preserve"> </w:delText>
          </w:r>
          <w:r w:rsidR="00FD75DD" w:rsidDel="00C50F3C">
            <w:rPr>
              <w:i/>
              <w:lang w:val="ru-RU"/>
            </w:rPr>
            <w:delText>времени</w:delText>
          </w:r>
          <w:r w:rsidR="00FD75DD" w:rsidRPr="00C50F3C" w:rsidDel="00C50F3C">
            <w:rPr>
              <w:i/>
              <w:rPrChange w:id="748" w:author="kwadraterry" w:date="2016-02-19T15:29:00Z">
                <w:rPr>
                  <w:i/>
                  <w:lang w:val="ru-RU"/>
                </w:rPr>
              </w:rPrChange>
            </w:rPr>
            <w:delText xml:space="preserve"> </w:delText>
          </w:r>
          <w:r w:rsidR="00FD75DD" w:rsidDel="00C50F3C">
            <w:rPr>
              <w:i/>
              <w:lang w:val="ru-RU"/>
            </w:rPr>
            <w:delText>выполнения</w:delText>
          </w:r>
          <w:r w:rsidR="00FD75DD" w:rsidRPr="00C50F3C" w:rsidDel="00C50F3C">
            <w:rPr>
              <w:i/>
              <w:rPrChange w:id="749" w:author="kwadraterry" w:date="2016-02-19T15:29:00Z">
                <w:rPr>
                  <w:i/>
                  <w:lang w:val="ru-RU"/>
                </w:rPr>
              </w:rPrChange>
            </w:rPr>
            <w:delText xml:space="preserve"> </w:delText>
          </w:r>
          <w:r w:rsidR="00FD75DD" w:rsidDel="00C50F3C">
            <w:rPr>
              <w:i/>
              <w:lang w:val="ru-RU"/>
            </w:rPr>
            <w:delText>функции</w:delText>
          </w:r>
        </w:del>
        <w:r w:rsidR="00FD75DD" w:rsidRPr="00C50F3C">
          <w:rPr>
            <w:i/>
            <w:rPrChange w:id="750" w:author="kwadraterry" w:date="2016-02-19T15:29:00Z">
              <w:rPr>
                <w:i/>
                <w:lang w:val="ru-RU"/>
              </w:rPr>
            </w:rPrChange>
          </w:rPr>
          <w:t xml:space="preserve">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Change w:id="751" w:author="kwadraterry" w:date="2016-02-19T15:29:00Z">
                    <w:rPr>
                      <w:rFonts w:ascii="Cambria Math" w:hAnsi="Cambria Math"/>
                      <w:lang w:val="ru-RU"/>
                    </w:rPr>
                  </w:rPrChange>
                </w:rPr>
                <m:t xml:space="preserve">, </m:t>
              </m:r>
              <m:sSup>
                <m:sSupPr>
                  <m:ctrlPr>
                    <w:rPr>
                      <w:rFonts w:ascii="Cambria Math" w:hAnsi="Cambria Math"/>
                    </w:rPr>
                  </m:ctrlPr>
                </m:sSupPr>
                <m:e>
                  <m:r>
                    <m:rPr>
                      <m:scr m:val="script"/>
                      <m:sty m:val="p"/>
                    </m:rPr>
                    <w:rPr>
                      <w:rFonts w:ascii="Cambria Math" w:hAnsi="Cambria Math"/>
                      <w:rPrChange w:id="752" w:author="kwadraterry" w:date="2016-02-19T15:29:00Z">
                        <w:rPr>
                          <w:rFonts w:ascii="Cambria Math" w:hAnsi="Cambria Math"/>
                          <w:lang w:val="ru-RU"/>
                        </w:rPr>
                      </w:rPrChange>
                    </w:rPr>
                    <m:t>I</m:t>
                  </m:r>
                </m:e>
                <m:sup>
                  <m:r>
                    <w:rPr>
                      <w:rFonts w:ascii="Cambria Math" w:hAnsi="Cambria Math"/>
                    </w:rPr>
                    <m:t>in</m:t>
                  </m:r>
                </m:sup>
              </m:sSup>
              <m:r>
                <m:rPr>
                  <m:sty m:val="p"/>
                </m:rPr>
                <w:rPr>
                  <w:rFonts w:ascii="Cambria Math" w:hAnsi="Cambria Math"/>
                  <w:rPrChange w:id="753" w:author="kwadraterry" w:date="2016-02-19T15:29:00Z">
                    <w:rPr>
                      <w:rFonts w:ascii="Cambria Math" w:hAnsi="Cambria Math"/>
                      <w:lang w:val="ru-RU"/>
                    </w:rPr>
                  </w:rPrChange>
                </w:rPr>
                <m:t>,</m:t>
              </m:r>
              <m:r>
                <m:rPr>
                  <m:sty m:val="p"/>
                </m:rPr>
                <w:rPr>
                  <w:rFonts w:ascii="Cambria Math" w:hAnsi="Cambria Math"/>
                </w:rPr>
                <m:t>Π</m:t>
              </m:r>
            </m:e>
          </m:d>
        </m:oMath>
        <w:r w:rsidR="00FD75DD" w:rsidRPr="00C50F3C">
          <w:rPr>
            <w:rPrChange w:id="754" w:author="kwadraterry" w:date="2016-02-19T15:29:00Z">
              <w:rPr>
                <w:lang w:val="ru-RU"/>
              </w:rPr>
            </w:rPrChange>
          </w:rPr>
          <w:t xml:space="preserve">, </w:t>
        </w:r>
      </w:ins>
      <w:ins w:id="755" w:author="kwadraterry" w:date="2016-02-19T15:30:00Z">
        <w:r w:rsidRPr="00C50F3C">
          <w:t xml:space="preserve">hat returns the estimated run time (in seconds) of a function </w:t>
        </w:r>
        <m:oMath>
          <m:r>
            <w:rPr>
              <w:rFonts w:ascii="Cambria Math" w:hAnsi="Cambria Math"/>
            </w:rPr>
            <m:t>f</m:t>
          </m:r>
        </m:oMath>
        <w:r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Pr="00C50F3C">
          <w:t xml:space="preserve">on a given machine, with the performance characteristics vector </w:t>
        </w:r>
      </w:ins>
      <w:ins w:id="756" w:author="Gleb Radchenko" w:date="2016-02-18T19:05:00Z">
        <w:del w:id="757" w:author="kwadraterry" w:date="2016-02-19T15:30:00Z">
          <w:r w:rsidR="00FD75DD" w:rsidRPr="00CF556E" w:rsidDel="00C50F3C">
            <w:rPr>
              <w:lang w:val="ru-RU"/>
            </w:rPr>
            <w:delText>возвращающий</w:delText>
          </w:r>
          <w:r w:rsidR="00FD75DD" w:rsidRPr="00C50F3C" w:rsidDel="00C50F3C">
            <w:rPr>
              <w:rPrChange w:id="758" w:author="kwadraterry" w:date="2016-02-19T15:29:00Z">
                <w:rPr>
                  <w:lang w:val="ru-RU"/>
                </w:rPr>
              </w:rPrChange>
            </w:rPr>
            <w:delText xml:space="preserve"> </w:delText>
          </w:r>
          <w:r w:rsidR="00FD75DD" w:rsidRPr="00CF556E" w:rsidDel="00C50F3C">
            <w:rPr>
              <w:lang w:val="ru-RU"/>
            </w:rPr>
            <w:delText>оценочное</w:delText>
          </w:r>
          <w:r w:rsidR="00FD75DD" w:rsidRPr="00C50F3C" w:rsidDel="00C50F3C">
            <w:rPr>
              <w:rPrChange w:id="759" w:author="kwadraterry" w:date="2016-02-19T15:29:00Z">
                <w:rPr>
                  <w:lang w:val="ru-RU"/>
                </w:rPr>
              </w:rPrChange>
            </w:rPr>
            <w:delText xml:space="preserve"> </w:delText>
          </w:r>
          <w:r w:rsidR="00FD75DD" w:rsidRPr="00CF556E" w:rsidDel="00C50F3C">
            <w:rPr>
              <w:lang w:val="ru-RU"/>
            </w:rPr>
            <w:delText>время</w:delText>
          </w:r>
          <w:r w:rsidR="00FD75DD" w:rsidRPr="00C50F3C" w:rsidDel="00C50F3C">
            <w:rPr>
              <w:rPrChange w:id="760" w:author="kwadraterry" w:date="2016-02-19T15:29:00Z">
                <w:rPr>
                  <w:lang w:val="ru-RU"/>
                </w:rPr>
              </w:rPrChange>
            </w:rPr>
            <w:delText xml:space="preserve"> </w:delText>
          </w:r>
          <w:r w:rsidR="00FD75DD" w:rsidRPr="00CF556E" w:rsidDel="00C50F3C">
            <w:rPr>
              <w:lang w:val="ru-RU"/>
            </w:rPr>
            <w:delText>выполнения</w:delText>
          </w:r>
          <w:r w:rsidR="00FD75DD" w:rsidRPr="00C50F3C" w:rsidDel="00C50F3C">
            <w:rPr>
              <w:rPrChange w:id="761" w:author="kwadraterry" w:date="2016-02-19T15:29:00Z">
                <w:rPr>
                  <w:lang w:val="ru-RU"/>
                </w:rPr>
              </w:rPrChange>
            </w:rPr>
            <w:delText xml:space="preserve"> (</w:delText>
          </w:r>
          <w:r w:rsidR="00FD75DD" w:rsidRPr="00CF556E" w:rsidDel="00C50F3C">
            <w:rPr>
              <w:lang w:val="ru-RU"/>
            </w:rPr>
            <w:delText>в</w:delText>
          </w:r>
          <w:r w:rsidR="00FD75DD" w:rsidRPr="00C50F3C" w:rsidDel="00C50F3C">
            <w:rPr>
              <w:rPrChange w:id="762" w:author="kwadraterry" w:date="2016-02-19T15:29:00Z">
                <w:rPr>
                  <w:lang w:val="ru-RU"/>
                </w:rPr>
              </w:rPrChange>
            </w:rPr>
            <w:delText xml:space="preserve"> </w:delText>
          </w:r>
          <w:r w:rsidR="00FD75DD" w:rsidRPr="00CF556E" w:rsidDel="00C50F3C">
            <w:rPr>
              <w:lang w:val="ru-RU"/>
            </w:rPr>
            <w:delText>се</w:delText>
          </w:r>
          <w:r w:rsidR="00FD75DD" w:rsidDel="00C50F3C">
            <w:rPr>
              <w:lang w:val="ru-RU"/>
            </w:rPr>
            <w:delText>кундах</w:delText>
          </w:r>
          <w:r w:rsidR="00FD75DD" w:rsidRPr="00C50F3C" w:rsidDel="00C50F3C">
            <w:rPr>
              <w:rPrChange w:id="763" w:author="kwadraterry" w:date="2016-02-19T15:29:00Z">
                <w:rPr>
                  <w:lang w:val="ru-RU"/>
                </w:rPr>
              </w:rPrChange>
            </w:rPr>
            <w:delText xml:space="preserve">) </w:delText>
          </w:r>
          <w:r w:rsidR="00FD75DD" w:rsidRPr="00CF556E" w:rsidDel="00C50F3C">
            <w:rPr>
              <w:lang w:val="ru-RU"/>
            </w:rPr>
            <w:delText>функции</w:delText>
          </w:r>
          <w:r w:rsidR="00FD75DD" w:rsidRPr="00C50F3C" w:rsidDel="00C50F3C">
            <w:rPr>
              <w:rPrChange w:id="764" w:author="kwadraterry" w:date="2016-02-19T15:29:00Z">
                <w:rPr>
                  <w:lang w:val="ru-RU"/>
                </w:rPr>
              </w:rPrChange>
            </w:rPr>
            <w:delText xml:space="preserve"> </w:delText>
          </w:r>
          <m:oMath>
            <m:r>
              <w:rPr>
                <w:rFonts w:ascii="Cambria Math" w:hAnsi="Cambria Math"/>
              </w:rPr>
              <m:t>f</m:t>
            </m:r>
          </m:oMath>
          <w:r w:rsidR="00FD75DD" w:rsidRPr="00C50F3C" w:rsidDel="00C50F3C">
            <w:rPr>
              <w:rPrChange w:id="765" w:author="kwadraterry" w:date="2016-02-19T15:29:00Z">
                <w:rPr>
                  <w:lang w:val="ru-RU"/>
                </w:rPr>
              </w:rPrChange>
            </w:rPr>
            <w:delText xml:space="preserve"> </w:delText>
          </w:r>
          <w:r w:rsidR="00FD75DD" w:rsidRPr="00CF556E" w:rsidDel="00C50F3C">
            <w:rPr>
              <w:lang w:val="ru-RU"/>
            </w:rPr>
            <w:delText>при</w:delText>
          </w:r>
          <w:r w:rsidR="00FD75DD" w:rsidRPr="00C50F3C" w:rsidDel="00C50F3C">
            <w:rPr>
              <w:rPrChange w:id="766" w:author="kwadraterry" w:date="2016-02-19T15:29:00Z">
                <w:rPr>
                  <w:lang w:val="ru-RU"/>
                </w:rPr>
              </w:rPrChange>
            </w:rPr>
            <w:delText xml:space="preserve"> </w:delText>
          </w:r>
          <w:r w:rsidR="00FD75DD" w:rsidRPr="00CF556E" w:rsidDel="00C50F3C">
            <w:rPr>
              <w:lang w:val="ru-RU"/>
            </w:rPr>
            <w:delText>заданном</w:delText>
          </w:r>
          <w:r w:rsidR="00FD75DD" w:rsidRPr="00C50F3C" w:rsidDel="00C50F3C">
            <w:rPr>
              <w:rPrChange w:id="767" w:author="kwadraterry" w:date="2016-02-19T15:29:00Z">
                <w:rPr>
                  <w:lang w:val="ru-RU"/>
                </w:rPr>
              </w:rPrChange>
            </w:rPr>
            <w:delText xml:space="preserve"> </w:delText>
          </w:r>
          <w:r w:rsidR="00FD75DD" w:rsidRPr="00CF556E" w:rsidDel="00C50F3C">
            <w:rPr>
              <w:lang w:val="ru-RU"/>
            </w:rPr>
            <w:delText>множестве</w:delText>
          </w:r>
          <w:r w:rsidR="00FD75DD" w:rsidRPr="00C50F3C" w:rsidDel="00C50F3C">
            <w:rPr>
              <w:rPrChange w:id="768" w:author="kwadraterry" w:date="2016-02-19T15:29:00Z">
                <w:rPr>
                  <w:lang w:val="ru-RU"/>
                </w:rPr>
              </w:rPrChange>
            </w:rPr>
            <w:delText xml:space="preserve"> </w:delText>
          </w:r>
          <w:r w:rsidR="00FD75DD" w:rsidRPr="00CF556E" w:rsidDel="00C50F3C">
            <w:rPr>
              <w:lang w:val="ru-RU"/>
            </w:rPr>
            <w:delText>входных</w:delText>
          </w:r>
          <w:r w:rsidR="00FD75DD" w:rsidRPr="00C50F3C" w:rsidDel="00C50F3C">
            <w:rPr>
              <w:rPrChange w:id="769" w:author="kwadraterry" w:date="2016-02-19T15:29:00Z">
                <w:rPr>
                  <w:lang w:val="ru-RU"/>
                </w:rPr>
              </w:rPrChange>
            </w:rPr>
            <w:delText xml:space="preserve"> </w:delText>
          </w:r>
          <w:r w:rsidR="00FD75DD" w:rsidRPr="00CF556E" w:rsidDel="00C50F3C">
            <w:rPr>
              <w:lang w:val="ru-RU"/>
            </w:rPr>
            <w:delText>информационных</w:delText>
          </w:r>
          <w:r w:rsidR="00FD75DD" w:rsidRPr="00C50F3C" w:rsidDel="00C50F3C">
            <w:rPr>
              <w:rPrChange w:id="770" w:author="kwadraterry" w:date="2016-02-19T15:29:00Z">
                <w:rPr>
                  <w:lang w:val="ru-RU"/>
                </w:rPr>
              </w:rPrChange>
            </w:rPr>
            <w:delText xml:space="preserve"> </w:delText>
          </w:r>
          <w:r w:rsidR="00FD75DD" w:rsidRPr="00CF556E" w:rsidDel="00C50F3C">
            <w:rPr>
              <w:lang w:val="ru-RU"/>
            </w:rPr>
            <w:delText>объектов</w:delText>
          </w:r>
          <w:r w:rsidR="00FD75DD" w:rsidRPr="00C50F3C" w:rsidDel="00C50F3C">
            <w:rPr>
              <w:rPrChange w:id="771" w:author="kwadraterry" w:date="2016-02-19T15:29:00Z">
                <w:rPr>
                  <w:lang w:val="ru-RU"/>
                </w:rPr>
              </w:rPrChange>
            </w:rPr>
            <w:delText xml:space="preserve"> </w:delText>
          </w:r>
          <m:oMath>
            <m:sSup>
              <m:sSupPr>
                <m:ctrlPr>
                  <w:rPr>
                    <w:rFonts w:ascii="Cambria Math" w:hAnsi="Cambria Math"/>
                  </w:rPr>
                </m:ctrlPr>
              </m:sSupPr>
              <m:e>
                <m:r>
                  <m:rPr>
                    <m:scr m:val="script"/>
                    <m:sty m:val="p"/>
                  </m:rPr>
                  <w:rPr>
                    <w:rFonts w:ascii="Cambria Math" w:hAnsi="Cambria Math"/>
                    <w:rPrChange w:id="772" w:author="kwadraterry" w:date="2016-02-19T15:29:00Z">
                      <w:rPr>
                        <w:rFonts w:ascii="Cambria Math" w:hAnsi="Cambria Math"/>
                        <w:lang w:val="ru-RU"/>
                      </w:rPr>
                    </w:rPrChange>
                  </w:rPr>
                  <m:t>I</m:t>
                </m:r>
              </m:e>
              <m:sup>
                <m:r>
                  <w:rPr>
                    <w:rFonts w:ascii="Cambria Math" w:hAnsi="Cambria Math"/>
                  </w:rPr>
                  <m:t>in</m:t>
                </m:r>
              </m:sup>
            </m:sSup>
          </m:oMath>
          <w:r w:rsidR="00FD75DD" w:rsidRPr="00C50F3C" w:rsidDel="00C50F3C">
            <w:rPr>
              <w:rPrChange w:id="773" w:author="kwadraterry" w:date="2016-02-19T15:29:00Z">
                <w:rPr>
                  <w:lang w:val="ru-RU"/>
                </w:rPr>
              </w:rPrChange>
            </w:rPr>
            <w:delText xml:space="preserve"> </w:delText>
          </w:r>
          <w:r w:rsidR="00FD75DD" w:rsidRPr="00CF556E" w:rsidDel="00C50F3C">
            <w:rPr>
              <w:lang w:val="ru-RU"/>
            </w:rPr>
            <w:delText>на</w:delText>
          </w:r>
          <w:r w:rsidR="00FD75DD" w:rsidRPr="00C50F3C" w:rsidDel="00C50F3C">
            <w:rPr>
              <w:rPrChange w:id="774" w:author="kwadraterry" w:date="2016-02-19T15:29:00Z">
                <w:rPr>
                  <w:lang w:val="ru-RU"/>
                </w:rPr>
              </w:rPrChange>
            </w:rPr>
            <w:delText xml:space="preserve"> </w:delText>
          </w:r>
          <w:r w:rsidR="00FD75DD" w:rsidRPr="00CF556E" w:rsidDel="00C50F3C">
            <w:rPr>
              <w:lang w:val="ru-RU"/>
            </w:rPr>
            <w:delText>машине</w:delText>
          </w:r>
          <w:r w:rsidR="00FD75DD" w:rsidRPr="00C50F3C" w:rsidDel="00C50F3C">
            <w:rPr>
              <w:rPrChange w:id="775" w:author="kwadraterry" w:date="2016-02-19T15:29:00Z">
                <w:rPr>
                  <w:lang w:val="ru-RU"/>
                </w:rPr>
              </w:rPrChange>
            </w:rPr>
            <w:delText xml:space="preserve">, </w:delText>
          </w:r>
          <w:r w:rsidR="00FD75DD" w:rsidDel="00C50F3C">
            <w:rPr>
              <w:lang w:val="ru-RU"/>
            </w:rPr>
            <w:delText>с</w:delText>
          </w:r>
          <w:r w:rsidR="00FD75DD" w:rsidRPr="00C50F3C" w:rsidDel="00C50F3C">
            <w:rPr>
              <w:rPrChange w:id="776" w:author="kwadraterry" w:date="2016-02-19T15:29:00Z">
                <w:rPr>
                  <w:lang w:val="ru-RU"/>
                </w:rPr>
              </w:rPrChange>
            </w:rPr>
            <w:delText xml:space="preserve"> </w:delText>
          </w:r>
          <w:r w:rsidR="00FD75DD" w:rsidDel="00C50F3C">
            <w:rPr>
              <w:lang w:val="ru-RU"/>
            </w:rPr>
            <w:delText>вектором</w:delText>
          </w:r>
          <w:r w:rsidR="00FD75DD" w:rsidRPr="00C50F3C" w:rsidDel="00C50F3C">
            <w:rPr>
              <w:rPrChange w:id="777" w:author="kwadraterry" w:date="2016-02-19T15:29:00Z">
                <w:rPr>
                  <w:lang w:val="ru-RU"/>
                </w:rPr>
              </w:rPrChange>
            </w:rPr>
            <w:delText xml:space="preserve"> </w:delText>
          </w:r>
          <w:r w:rsidR="00FD75DD" w:rsidRPr="004D3398" w:rsidDel="00C50F3C">
            <w:rPr>
              <w:lang w:val="ru-RU"/>
            </w:rPr>
            <w:delText>характеристик</w:delText>
          </w:r>
          <w:r w:rsidR="00FD75DD" w:rsidRPr="00C50F3C" w:rsidDel="00C50F3C">
            <w:rPr>
              <w:rPrChange w:id="778" w:author="kwadraterry" w:date="2016-02-19T15:29:00Z">
                <w:rPr>
                  <w:lang w:val="ru-RU"/>
                </w:rPr>
              </w:rPrChange>
            </w:rPr>
            <w:delText xml:space="preserve"> </w:delText>
          </w:r>
          <w:r w:rsidR="00FD75DD" w:rsidRPr="004D3398" w:rsidDel="00C50F3C">
            <w:rPr>
              <w:lang w:val="ru-RU"/>
            </w:rPr>
            <w:delText>производительности</w:delText>
          </w:r>
          <w:r w:rsidR="00FD75DD" w:rsidRPr="00C50F3C" w:rsidDel="00C50F3C">
            <w:rPr>
              <w:rPrChange w:id="779" w:author="kwadraterry" w:date="2016-02-19T15:29:00Z">
                <w:rPr>
                  <w:lang w:val="ru-RU"/>
                </w:rPr>
              </w:rPrChange>
            </w:rPr>
            <w:delText xml:space="preserve"> </w:delText>
          </w:r>
        </w:del>
        <m:oMath>
          <m:r>
            <m:rPr>
              <m:sty m:val="p"/>
            </m:rPr>
            <w:rPr>
              <w:rFonts w:ascii="Cambria Math" w:hAnsi="Cambria Math"/>
            </w:rPr>
            <m:t>Π</m:t>
          </m:r>
        </m:oMath>
        <w:r w:rsidR="00FD75DD" w:rsidRPr="00C50F3C">
          <w:rPr>
            <w:rPrChange w:id="780" w:author="kwadraterry" w:date="2016-02-19T15:29:00Z">
              <w:rPr>
                <w:lang w:val="ru-RU"/>
              </w:rPr>
            </w:rPrChange>
          </w:rPr>
          <w:t>:</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81" w:author="Gleb Radchenko" w:date="2016-02-18T19:05:00Z">
          <w:tblPr>
            <w:tblStyle w:val="11"/>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111"/>
        <w:gridCol w:w="567"/>
        <w:tblGridChange w:id="782">
          <w:tblGrid>
            <w:gridCol w:w="6237"/>
            <w:gridCol w:w="567"/>
          </w:tblGrid>
        </w:tblGridChange>
      </w:tblGrid>
      <w:tr w:rsidR="00FD75DD" w:rsidRPr="00CF556E" w14:paraId="3DDB2678" w14:textId="77777777" w:rsidTr="00FD75DD">
        <w:trPr>
          <w:ins w:id="783" w:author="Gleb Radchenko" w:date="2016-02-18T19:05:00Z"/>
        </w:trPr>
        <w:tc>
          <w:tcPr>
            <w:tcW w:w="4111" w:type="dxa"/>
            <w:hideMark/>
            <w:tcPrChange w:id="784" w:author="Gleb Radchenko" w:date="2016-02-18T19:05:00Z">
              <w:tcPr>
                <w:tcW w:w="6237" w:type="dxa"/>
                <w:hideMark/>
              </w:tcPr>
            </w:tcPrChange>
          </w:tcPr>
          <w:p w14:paraId="14A6A451" w14:textId="77777777" w:rsidR="00FD75DD" w:rsidRPr="00CF556E" w:rsidRDefault="00FD75DD" w:rsidP="00B0372D">
            <w:pPr>
              <w:pStyle w:val="ispNumList"/>
              <w:ind w:left="720"/>
              <w:rPr>
                <w:ins w:id="785" w:author="Gleb Radchenko" w:date="2016-02-18T19:05:00Z"/>
              </w:rPr>
            </w:pPr>
            <m:oMathPara>
              <m:oMath>
                <m:r>
                  <w:ins w:id="786" w:author="Gleb Radchenko" w:date="2016-02-18T19:05:00Z">
                    <w:rPr>
                      <w:rFonts w:ascii="Cambria Math" w:hAnsi="Cambria Math"/>
                    </w:rPr>
                    <m:t>τ</m:t>
                  </w:ins>
                </m:r>
                <m:r>
                  <w:ins w:id="787" w:author="Gleb Radchenko" w:date="2016-02-18T19:05:00Z">
                    <m:rPr>
                      <m:sty m:val="p"/>
                    </m:rPr>
                    <w:rPr>
                      <w:rFonts w:ascii="Cambria Math" w:hAnsi="Cambria Math"/>
                    </w:rPr>
                    <m:t>:</m:t>
                  </w:ins>
                </m:r>
                <m:d>
                  <m:dPr>
                    <m:ctrlPr>
                      <w:ins w:id="788" w:author="Gleb Radchenko" w:date="2016-02-18T19:05:00Z">
                        <w:rPr>
                          <w:rFonts w:ascii="Cambria Math" w:hAnsi="Cambria Math"/>
                        </w:rPr>
                      </w:ins>
                    </m:ctrlPr>
                  </m:dPr>
                  <m:e>
                    <m:r>
                      <w:ins w:id="789" w:author="Gleb Radchenko" w:date="2016-02-18T19:05:00Z">
                        <w:rPr>
                          <w:rFonts w:ascii="Cambria Math" w:hAnsi="Cambria Math"/>
                        </w:rPr>
                        <m:t>f</m:t>
                      </w:ins>
                    </m:r>
                    <m:r>
                      <w:ins w:id="790" w:author="Gleb Radchenko" w:date="2016-02-18T19:05:00Z">
                        <m:rPr>
                          <m:sty m:val="p"/>
                        </m:rPr>
                        <w:rPr>
                          <w:rFonts w:ascii="Cambria Math" w:hAnsi="Cambria Math"/>
                        </w:rPr>
                        <m:t xml:space="preserve">, </m:t>
                      </w:ins>
                    </m:r>
                    <m:sSup>
                      <m:sSupPr>
                        <m:ctrlPr>
                          <w:ins w:id="791" w:author="Gleb Radchenko" w:date="2016-02-18T19:05:00Z">
                            <w:rPr>
                              <w:rFonts w:ascii="Cambria Math" w:hAnsi="Cambria Math"/>
                            </w:rPr>
                          </w:ins>
                        </m:ctrlPr>
                      </m:sSupPr>
                      <m:e>
                        <m:r>
                          <w:ins w:id="792" w:author="Gleb Radchenko" w:date="2016-02-18T19:05:00Z">
                            <m:rPr>
                              <m:scr m:val="script"/>
                              <m:sty m:val="p"/>
                            </m:rPr>
                            <w:rPr>
                              <w:rFonts w:ascii="Cambria Math" w:hAnsi="Cambria Math"/>
                            </w:rPr>
                            <m:t>I</m:t>
                          </w:ins>
                        </m:r>
                      </m:e>
                      <m:sup>
                        <m:r>
                          <w:ins w:id="793" w:author="Gleb Radchenko" w:date="2016-02-18T19:05:00Z">
                            <w:rPr>
                              <w:rFonts w:ascii="Cambria Math" w:hAnsi="Cambria Math"/>
                            </w:rPr>
                            <m:t>in</m:t>
                          </w:ins>
                        </m:r>
                      </m:sup>
                    </m:sSup>
                    <m:r>
                      <w:ins w:id="794" w:author="Gleb Radchenko" w:date="2016-02-18T19:05:00Z">
                        <m:rPr>
                          <m:sty m:val="p"/>
                        </m:rPr>
                        <w:rPr>
                          <w:rFonts w:ascii="Cambria Math" w:hAnsi="Cambria Math"/>
                        </w:rPr>
                        <m:t>,Π</m:t>
                      </w:ins>
                    </m:r>
                  </m:e>
                </m:d>
                <m:r>
                  <w:ins w:id="795" w:author="Gleb Radchenko" w:date="2016-02-18T19:05:00Z">
                    <m:rPr>
                      <m:scr m:val="double-struck"/>
                      <m:sty m:val="p"/>
                    </m:rPr>
                    <w:rPr>
                      <w:rFonts w:ascii="Cambria Math" w:hAnsi="Cambria Math"/>
                    </w:rPr>
                    <m:t>→N.</m:t>
                  </w:ins>
                </m:r>
              </m:oMath>
            </m:oMathPara>
          </w:p>
        </w:tc>
        <w:tc>
          <w:tcPr>
            <w:tcW w:w="567" w:type="dxa"/>
            <w:tcPrChange w:id="796" w:author="Gleb Radchenko" w:date="2016-02-18T19:05:00Z">
              <w:tcPr>
                <w:tcW w:w="567" w:type="dxa"/>
              </w:tcPr>
            </w:tcPrChange>
          </w:tcPr>
          <w:p w14:paraId="57FA7158" w14:textId="77777777" w:rsidR="00FD75DD" w:rsidRPr="00CF556E" w:rsidRDefault="00FD75DD" w:rsidP="00B0372D">
            <w:pPr>
              <w:pStyle w:val="ispNumList"/>
              <w:ind w:left="360"/>
              <w:rPr>
                <w:ins w:id="797" w:author="Gleb Radchenko" w:date="2016-02-18T19:05:00Z"/>
              </w:rPr>
            </w:pPr>
          </w:p>
        </w:tc>
      </w:tr>
    </w:tbl>
    <w:p w14:paraId="1B5F99D8" w14:textId="489F16C5" w:rsidR="00FD75DD" w:rsidRPr="003578D0" w:rsidRDefault="00A61992" w:rsidP="00FD75DD">
      <w:pPr>
        <w:pStyle w:val="ispTextmain"/>
        <w:rPr>
          <w:ins w:id="798" w:author="Gleb Radchenko" w:date="2016-02-18T19:05:00Z"/>
          <w:lang w:val="en-US"/>
          <w:rPrChange w:id="799" w:author="kwadraterry" w:date="2016-02-19T15:34:00Z">
            <w:rPr>
              <w:ins w:id="800" w:author="Gleb Radchenko" w:date="2016-02-18T19:05:00Z"/>
            </w:rPr>
          </w:rPrChange>
        </w:rPr>
      </w:pPr>
      <w:ins w:id="801" w:author="kwadraterry" w:date="2016-02-19T14:39:00Z">
        <w:r w:rsidRPr="00A61992">
          <w:rPr>
            <w:lang w:val="en-US"/>
            <w:rPrChange w:id="802" w:author="kwadraterry" w:date="2016-02-19T14:40:00Z">
              <w:rPr/>
            </w:rPrChange>
          </w:rPr>
          <w:t>Execution time of a function</w:t>
        </w:r>
      </w:ins>
      <w:ins w:id="803" w:author="Gleb Radchenko" w:date="2016-02-18T19:05:00Z">
        <w:del w:id="804" w:author="kwadraterry" w:date="2016-02-19T14:39:00Z">
          <w:r w:rsidR="00FD75DD" w:rsidDel="00A61992">
            <w:delText>Время</w:delText>
          </w:r>
          <w:r w:rsidR="00FD75DD" w:rsidRPr="00A61992" w:rsidDel="00A61992">
            <w:rPr>
              <w:lang w:val="en-US"/>
              <w:rPrChange w:id="805" w:author="kwadraterry" w:date="2016-02-19T14:40:00Z">
                <w:rPr/>
              </w:rPrChange>
            </w:rPr>
            <w:delText xml:space="preserve"> </w:delText>
          </w:r>
          <w:r w:rsidR="00FD75DD" w:rsidDel="00A61992">
            <w:delText>выполнения</w:delText>
          </w:r>
          <w:r w:rsidR="00FD75DD" w:rsidRPr="00A61992" w:rsidDel="00A61992">
            <w:rPr>
              <w:lang w:val="en-US"/>
              <w:rPrChange w:id="806" w:author="kwadraterry" w:date="2016-02-19T14:40:00Z">
                <w:rPr/>
              </w:rPrChange>
            </w:rPr>
            <w:delText xml:space="preserve"> </w:delText>
          </w:r>
          <w:r w:rsidR="00FD75DD" w:rsidDel="00A61992">
            <w:delText>функции</w:delText>
          </w:r>
        </w:del>
        <w:r w:rsidR="00FD75DD" w:rsidRPr="00A61992">
          <w:rPr>
            <w:lang w:val="en-US"/>
            <w:rPrChange w:id="807" w:author="kwadraterry" w:date="2016-02-19T14:40:00Z">
              <w:rPr/>
            </w:rPrChange>
          </w:rPr>
          <w:t xml:space="preserve"> </w:t>
        </w:r>
        <m:oMath>
          <m:r>
            <w:rPr>
              <w:rFonts w:ascii="Cambria Math" w:hAnsi="Cambria Math"/>
            </w:rPr>
            <m:t>f</m:t>
          </m:r>
          <m:r>
            <m:rPr>
              <m:sty m:val="p"/>
            </m:rPr>
            <w:rPr>
              <w:rFonts w:ascii="Cambria Math" w:hAnsi="Cambria Math"/>
              <w:lang w:val="en-US"/>
              <w:rPrChange w:id="808" w:author="kwadraterry" w:date="2016-02-19T14:40:00Z">
                <w:rPr>
                  <w:rFonts w:ascii="Cambria Math" w:hAnsi="Cambria Math"/>
                </w:rPr>
              </w:rPrChange>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Change w:id="809" w:author="kwadraterry" w:date="2016-02-19T14:40:00Z">
                <w:rPr>
                  <w:rFonts w:ascii="Cambria Math" w:hAnsi="Cambria Math"/>
                </w:rPr>
              </w:rPrChange>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00FD75DD" w:rsidRPr="00A61992">
          <w:rPr>
            <w:lang w:val="en-US"/>
            <w:rPrChange w:id="810" w:author="kwadraterry" w:date="2016-02-19T14:40:00Z">
              <w:rPr/>
            </w:rPrChange>
          </w:rPr>
          <w:t xml:space="preserve"> </w:t>
        </w:r>
      </w:ins>
      <w:ins w:id="811" w:author="kwadraterry" w:date="2016-02-19T14:39:00Z">
        <w:r w:rsidRPr="00A61992">
          <w:rPr>
            <w:lang w:val="en-US"/>
            <w:rPrChange w:id="812" w:author="kwadraterry" w:date="2016-02-19T14:40:00Z">
              <w:rPr/>
            </w:rPrChange>
          </w:rPr>
          <w:t>on a given computer with a performance values vector</w:t>
        </w:r>
      </w:ins>
      <w:ins w:id="813" w:author="Gleb Radchenko" w:date="2016-02-18T19:05:00Z">
        <w:del w:id="814" w:author="kwadraterry" w:date="2016-02-19T14:39:00Z">
          <w:r w:rsidR="00FD75DD" w:rsidDel="00A61992">
            <w:delText>на</w:delText>
          </w:r>
          <w:r w:rsidR="00FD75DD" w:rsidRPr="00A61992" w:rsidDel="00A61992">
            <w:rPr>
              <w:lang w:val="en-US"/>
              <w:rPrChange w:id="815" w:author="kwadraterry" w:date="2016-02-19T14:40:00Z">
                <w:rPr/>
              </w:rPrChange>
            </w:rPr>
            <w:delText xml:space="preserve"> </w:delText>
          </w:r>
          <w:r w:rsidR="00FD75DD" w:rsidDel="00A61992">
            <w:delText>конкретной</w:delText>
          </w:r>
          <w:r w:rsidR="00FD75DD" w:rsidRPr="00A61992" w:rsidDel="00A61992">
            <w:rPr>
              <w:lang w:val="en-US"/>
              <w:rPrChange w:id="816" w:author="kwadraterry" w:date="2016-02-19T14:40:00Z">
                <w:rPr/>
              </w:rPrChange>
            </w:rPr>
            <w:delText xml:space="preserve"> </w:delText>
          </w:r>
          <w:r w:rsidR="00FD75DD" w:rsidDel="00A61992">
            <w:delText>машине</w:delText>
          </w:r>
          <w:r w:rsidR="00FD75DD" w:rsidRPr="00A61992" w:rsidDel="00A61992">
            <w:rPr>
              <w:lang w:val="en-US"/>
              <w:rPrChange w:id="817" w:author="kwadraterry" w:date="2016-02-19T14:40:00Z">
                <w:rPr/>
              </w:rPrChange>
            </w:rPr>
            <w:delText xml:space="preserve"> </w:delText>
          </w:r>
          <w:r w:rsidR="00FD75DD" w:rsidDel="00A61992">
            <w:delText>с</w:delText>
          </w:r>
          <w:r w:rsidR="00FD75DD" w:rsidRPr="00A61992" w:rsidDel="00A61992">
            <w:rPr>
              <w:lang w:val="en-US"/>
              <w:rPrChange w:id="818" w:author="kwadraterry" w:date="2016-02-19T14:40:00Z">
                <w:rPr/>
              </w:rPrChange>
            </w:rPr>
            <w:delText xml:space="preserve"> </w:delText>
          </w:r>
          <w:r w:rsidR="00FD75DD" w:rsidDel="00A61992">
            <w:delText>вектором</w:delText>
          </w:r>
          <w:r w:rsidR="00FD75DD" w:rsidRPr="00A61992" w:rsidDel="00A61992">
            <w:rPr>
              <w:lang w:val="en-US"/>
              <w:rPrChange w:id="819" w:author="kwadraterry" w:date="2016-02-19T14:40:00Z">
                <w:rPr/>
              </w:rPrChange>
            </w:rPr>
            <w:delText xml:space="preserve"> </w:delText>
          </w:r>
          <w:r w:rsidR="00FD75DD" w:rsidRPr="004D3398" w:rsidDel="00A61992">
            <w:delText>характеристик</w:delText>
          </w:r>
          <w:r w:rsidR="00FD75DD" w:rsidRPr="00A61992" w:rsidDel="00A61992">
            <w:rPr>
              <w:lang w:val="en-US"/>
              <w:rPrChange w:id="820" w:author="kwadraterry" w:date="2016-02-19T14:40:00Z">
                <w:rPr/>
              </w:rPrChange>
            </w:rPr>
            <w:delText xml:space="preserve"> </w:delText>
          </w:r>
          <w:r w:rsidR="00FD75DD" w:rsidRPr="004D3398" w:rsidDel="00A61992">
            <w:delText>производительности</w:delText>
          </w:r>
        </w:del>
        <w:r w:rsidR="00FD75DD" w:rsidRPr="00A61992">
          <w:rPr>
            <w:lang w:val="en-US"/>
            <w:rPrChange w:id="821" w:author="kwadraterry" w:date="2016-02-19T14:40:00Z">
              <w:rPr/>
            </w:rPrChange>
          </w:rPr>
          <w:t xml:space="preserve"> </w:t>
        </w:r>
        <m:oMath>
          <m:r>
            <m:rPr>
              <m:sty m:val="p"/>
            </m:rPr>
            <w:rPr>
              <w:rFonts w:ascii="Cambria Math" w:hAnsi="Cambria Math"/>
            </w:rPr>
            <m:t>Π</m:t>
          </m:r>
        </m:oMath>
        <w:r w:rsidR="00FD75DD" w:rsidRPr="00A61992">
          <w:rPr>
            <w:lang w:val="en-US"/>
            <w:rPrChange w:id="822" w:author="kwadraterry" w:date="2016-02-19T14:40:00Z">
              <w:rPr/>
            </w:rPrChange>
          </w:rPr>
          <w:t xml:space="preserve"> </w:t>
        </w:r>
      </w:ins>
      <w:ins w:id="823" w:author="kwadraterry" w:date="2016-02-19T14:40:00Z">
        <w:r w:rsidRPr="00A61992">
          <w:rPr>
            <w:lang w:val="en-US"/>
          </w:rPr>
          <w:t>can be defined as an operator that takes input information objects vector</w:t>
        </w:r>
      </w:ins>
      <w:ins w:id="824" w:author="Gleb Radchenko" w:date="2016-02-18T19:05:00Z">
        <w:del w:id="825" w:author="kwadraterry" w:date="2016-02-19T14:40:00Z">
          <w:r w:rsidR="00FD75DD" w:rsidDel="00A61992">
            <w:delText>можно</w:delText>
          </w:r>
          <w:r w:rsidR="00FD75DD" w:rsidRPr="00A61992" w:rsidDel="00A61992">
            <w:rPr>
              <w:lang w:val="en-US"/>
              <w:rPrChange w:id="826" w:author="kwadraterry" w:date="2016-02-19T14:40:00Z">
                <w:rPr/>
              </w:rPrChange>
            </w:rPr>
            <w:delText xml:space="preserve"> </w:delText>
          </w:r>
          <w:r w:rsidR="00FD75DD" w:rsidDel="00A61992">
            <w:delText>представить</w:delText>
          </w:r>
          <w:r w:rsidR="00FD75DD" w:rsidRPr="00A61992" w:rsidDel="00A61992">
            <w:rPr>
              <w:lang w:val="en-US"/>
              <w:rPrChange w:id="827" w:author="kwadraterry" w:date="2016-02-19T14:40:00Z">
                <w:rPr/>
              </w:rPrChange>
            </w:rPr>
            <w:delText xml:space="preserve"> </w:delText>
          </w:r>
          <w:r w:rsidR="00FD75DD" w:rsidDel="00A61992">
            <w:delText>в</w:delText>
          </w:r>
          <w:r w:rsidR="00FD75DD" w:rsidRPr="00A61992" w:rsidDel="00A61992">
            <w:rPr>
              <w:lang w:val="en-US"/>
              <w:rPrChange w:id="828" w:author="kwadraterry" w:date="2016-02-19T14:40:00Z">
                <w:rPr/>
              </w:rPrChange>
            </w:rPr>
            <w:delText xml:space="preserve"> </w:delText>
          </w:r>
          <w:r w:rsidR="00FD75DD" w:rsidDel="00A61992">
            <w:delText>виде</w:delText>
          </w:r>
          <w:r w:rsidR="00FD75DD" w:rsidRPr="00A61992" w:rsidDel="00A61992">
            <w:rPr>
              <w:lang w:val="en-US"/>
              <w:rPrChange w:id="829" w:author="kwadraterry" w:date="2016-02-19T14:40:00Z">
                <w:rPr/>
              </w:rPrChange>
            </w:rPr>
            <w:delText xml:space="preserve"> </w:delText>
          </w:r>
          <w:r w:rsidR="00FD75DD" w:rsidRPr="0039052C" w:rsidDel="00A61992">
            <w:delText>операто</w:delText>
          </w:r>
          <w:r w:rsidR="00FD75DD" w:rsidDel="00A61992">
            <w:delText>ра</w:delText>
          </w:r>
          <w:r w:rsidR="00FD75DD" w:rsidRPr="00A61992" w:rsidDel="00A61992">
            <w:rPr>
              <w:lang w:val="en-US"/>
              <w:rPrChange w:id="830" w:author="kwadraterry" w:date="2016-02-19T14:40:00Z">
                <w:rPr/>
              </w:rPrChange>
            </w:rPr>
            <w:delText xml:space="preserve">, </w:delText>
          </w:r>
          <w:r w:rsidR="00FD75DD" w:rsidDel="00A61992">
            <w:delText>зависящего</w:delText>
          </w:r>
          <w:r w:rsidR="00FD75DD" w:rsidRPr="00A61992" w:rsidDel="00A61992">
            <w:rPr>
              <w:lang w:val="en-US"/>
              <w:rPrChange w:id="831" w:author="kwadraterry" w:date="2016-02-19T14:40:00Z">
                <w:rPr/>
              </w:rPrChange>
            </w:rPr>
            <w:delText xml:space="preserve"> </w:delText>
          </w:r>
          <w:r w:rsidR="00FD75DD" w:rsidDel="00A61992">
            <w:delText>от</w:delText>
          </w:r>
          <w:r w:rsidR="00FD75DD" w:rsidRPr="00A61992" w:rsidDel="00A61992">
            <w:rPr>
              <w:lang w:val="en-US"/>
              <w:rPrChange w:id="832" w:author="kwadraterry" w:date="2016-02-19T14:40:00Z">
                <w:rPr/>
              </w:rPrChange>
            </w:rPr>
            <w:delText xml:space="preserve"> </w:delText>
          </w:r>
          <w:r w:rsidR="00FD75DD" w:rsidDel="00A61992">
            <w:delText>вектора</w:delText>
          </w:r>
          <w:r w:rsidR="00FD75DD" w:rsidRPr="00A61992" w:rsidDel="00A61992">
            <w:rPr>
              <w:lang w:val="en-US"/>
              <w:rPrChange w:id="833" w:author="kwadraterry" w:date="2016-02-19T14:40:00Z">
                <w:rPr/>
              </w:rPrChange>
            </w:rPr>
            <w:delText xml:space="preserve"> </w:delText>
          </w:r>
          <w:r w:rsidR="00FD75DD" w:rsidDel="00A61992">
            <w:delText>входных</w:delText>
          </w:r>
          <w:r w:rsidR="00FD75DD" w:rsidRPr="00A61992" w:rsidDel="00A61992">
            <w:rPr>
              <w:lang w:val="en-US"/>
              <w:rPrChange w:id="834" w:author="kwadraterry" w:date="2016-02-19T14:40:00Z">
                <w:rPr/>
              </w:rPrChange>
            </w:rPr>
            <w:delText xml:space="preserve"> </w:delText>
          </w:r>
          <w:r w:rsidR="00FD75DD" w:rsidDel="00A61992">
            <w:delText>информационных</w:delText>
          </w:r>
          <w:r w:rsidR="00FD75DD" w:rsidRPr="00A61992" w:rsidDel="00A61992">
            <w:rPr>
              <w:lang w:val="en-US"/>
              <w:rPrChange w:id="835" w:author="kwadraterry" w:date="2016-02-19T14:40:00Z">
                <w:rPr/>
              </w:rPrChange>
            </w:rPr>
            <w:delText xml:space="preserve"> </w:delText>
          </w:r>
          <w:r w:rsidR="00FD75DD" w:rsidDel="00A61992">
            <w:delText>объектов</w:delText>
          </w:r>
        </w:del>
        <w:r w:rsidR="00FD75DD" w:rsidRPr="00A61992">
          <w:rPr>
            <w:lang w:val="en-US"/>
            <w:rPrChange w:id="836" w:author="kwadraterry" w:date="2016-02-19T14:40:00Z">
              <w:rPr/>
            </w:rPrChange>
          </w:rPr>
          <w:t xml:space="preserve"> </w:t>
        </w:r>
        <m:oMath>
          <m:sSup>
            <m:sSupPr>
              <m:ctrlPr>
                <w:rPr>
                  <w:rFonts w:ascii="Cambria Math" w:hAnsi="Cambria Math"/>
                  <w:szCs w:val="24"/>
                </w:rPr>
              </m:ctrlPr>
            </m:sSupPr>
            <m:e>
              <m:r>
                <m:rPr>
                  <m:scr m:val="script"/>
                  <m:sty m:val="p"/>
                </m:rPr>
                <w:rPr>
                  <w:rFonts w:ascii="Cambria Math" w:hAnsi="Cambria Math"/>
                  <w:lang w:val="en-US"/>
                  <w:rPrChange w:id="837" w:author="kwadraterry" w:date="2016-02-19T14:40:00Z">
                    <w:rPr>
                      <w:rFonts w:ascii="Cambria Math" w:hAnsi="Cambria Math"/>
                    </w:rPr>
                  </w:rPrChange>
                </w:rPr>
                <m:t>I</m:t>
              </m:r>
            </m:e>
            <m:sup>
              <m:r>
                <w:rPr>
                  <w:rFonts w:ascii="Cambria Math" w:hAnsi="Cambria Math"/>
                </w:rPr>
                <m:t>in</m:t>
              </m:r>
            </m:sup>
          </m:sSup>
        </m:oMath>
        <w:r w:rsidR="00FD75DD" w:rsidRPr="00A61992">
          <w:rPr>
            <w:lang w:val="en-US"/>
            <w:rPrChange w:id="838" w:author="kwadraterry" w:date="2016-02-19T14:40:00Z">
              <w:rPr/>
            </w:rPrChange>
          </w:rPr>
          <w:t xml:space="preserve">. </w:t>
        </w:r>
      </w:ins>
      <w:ins w:id="839" w:author="kwadraterry" w:date="2016-02-19T15:36:00Z">
        <w:r w:rsidR="003578D0" w:rsidRPr="003578D0">
          <w:rPr>
            <w:lang w:val="en-US"/>
          </w:rPr>
          <w:t xml:space="preserve">Unfortunately it is impossible to estimate a </w:t>
        </w:r>
        <w:r w:rsidR="003578D0" w:rsidRPr="003578D0">
          <w:rPr>
            <w:lang w:val="en-US"/>
          </w:rPr>
          <w:lastRenderedPageBreak/>
          <w:t>function execution time with absolute accuracy due to the fact that the computations involved in output information objects preparation</w:t>
        </w:r>
        <w:r w:rsidR="003578D0">
          <w:rPr>
            <w:lang w:val="en-US"/>
          </w:rPr>
          <w:t xml:space="preserve"> </w:t>
        </w:r>
      </w:ins>
      <w:ins w:id="840" w:author="Gleb Radchenko" w:date="2016-02-18T19:05:00Z">
        <w:del w:id="841" w:author="kwadraterry" w:date="2016-02-19T15:36:00Z">
          <w:r w:rsidR="00FD75DD" w:rsidDel="003578D0">
            <w:delText>К</w:delText>
          </w:r>
          <w:r w:rsidR="00FD75DD" w:rsidRPr="00C427B4" w:rsidDel="003578D0">
            <w:rPr>
              <w:lang w:val="en-US"/>
              <w:rPrChange w:id="842" w:author="kwadraterry" w:date="2016-02-19T15:20:00Z">
                <w:rPr/>
              </w:rPrChange>
            </w:rPr>
            <w:delText xml:space="preserve"> </w:delText>
          </w:r>
          <w:r w:rsidR="00FD75DD" w:rsidDel="003578D0">
            <w:delText>сожалению</w:delText>
          </w:r>
          <w:r w:rsidR="00FD75DD" w:rsidRPr="00C427B4" w:rsidDel="003578D0">
            <w:rPr>
              <w:lang w:val="en-US"/>
              <w:rPrChange w:id="843" w:author="kwadraterry" w:date="2016-02-19T15:20:00Z">
                <w:rPr/>
              </w:rPrChange>
            </w:rPr>
            <w:delText xml:space="preserve">, </w:delText>
          </w:r>
          <w:r w:rsidR="00FD75DD" w:rsidDel="003578D0">
            <w:delText>невозможно</w:delText>
          </w:r>
          <w:r w:rsidR="00FD75DD" w:rsidRPr="00C427B4" w:rsidDel="003578D0">
            <w:rPr>
              <w:lang w:val="en-US"/>
              <w:rPrChange w:id="844" w:author="kwadraterry" w:date="2016-02-19T15:20:00Z">
                <w:rPr/>
              </w:rPrChange>
            </w:rPr>
            <w:delText xml:space="preserve"> </w:delText>
          </w:r>
          <w:r w:rsidR="00FD75DD" w:rsidDel="003578D0">
            <w:delText>оценить</w:delText>
          </w:r>
          <w:r w:rsidR="00FD75DD" w:rsidRPr="00C427B4" w:rsidDel="003578D0">
            <w:rPr>
              <w:lang w:val="en-US"/>
              <w:rPrChange w:id="845" w:author="kwadraterry" w:date="2016-02-19T15:20:00Z">
                <w:rPr/>
              </w:rPrChange>
            </w:rPr>
            <w:delText xml:space="preserve"> </w:delText>
          </w:r>
          <w:r w:rsidR="00FD75DD" w:rsidDel="003578D0">
            <w:delText>время</w:delText>
          </w:r>
          <w:r w:rsidR="00FD75DD" w:rsidRPr="00C427B4" w:rsidDel="003578D0">
            <w:rPr>
              <w:lang w:val="en-US"/>
              <w:rPrChange w:id="846" w:author="kwadraterry" w:date="2016-02-19T15:20:00Z">
                <w:rPr/>
              </w:rPrChange>
            </w:rPr>
            <w:delText xml:space="preserve"> </w:delText>
          </w:r>
          <w:r w:rsidR="00FD75DD" w:rsidDel="003578D0">
            <w:delText>выполнения</w:delText>
          </w:r>
          <w:r w:rsidR="00FD75DD" w:rsidRPr="00C427B4" w:rsidDel="003578D0">
            <w:rPr>
              <w:lang w:val="en-US"/>
              <w:rPrChange w:id="847" w:author="kwadraterry" w:date="2016-02-19T15:20:00Z">
                <w:rPr/>
              </w:rPrChange>
            </w:rPr>
            <w:delText xml:space="preserve"> </w:delText>
          </w:r>
          <w:r w:rsidR="00FD75DD" w:rsidDel="003578D0">
            <w:delText>функции</w:delText>
          </w:r>
          <w:r w:rsidR="00FD75DD" w:rsidRPr="00C427B4" w:rsidDel="003578D0">
            <w:rPr>
              <w:lang w:val="en-US"/>
              <w:rPrChange w:id="848" w:author="kwadraterry" w:date="2016-02-19T15:20:00Z">
                <w:rPr/>
              </w:rPrChange>
            </w:rPr>
            <w:delText xml:space="preserve"> </w:delText>
          </w:r>
          <w:r w:rsidR="00FD75DD" w:rsidDel="003578D0">
            <w:delText>с</w:delText>
          </w:r>
          <w:r w:rsidR="00FD75DD" w:rsidRPr="00C427B4" w:rsidDel="003578D0">
            <w:rPr>
              <w:lang w:val="en-US"/>
              <w:rPrChange w:id="849" w:author="kwadraterry" w:date="2016-02-19T15:20:00Z">
                <w:rPr/>
              </w:rPrChange>
            </w:rPr>
            <w:delText xml:space="preserve"> </w:delText>
          </w:r>
          <w:r w:rsidR="00FD75DD" w:rsidDel="003578D0">
            <w:delText>идеальной</w:delText>
          </w:r>
          <w:r w:rsidR="00FD75DD" w:rsidRPr="00C427B4" w:rsidDel="003578D0">
            <w:rPr>
              <w:lang w:val="en-US"/>
              <w:rPrChange w:id="850" w:author="kwadraterry" w:date="2016-02-19T15:20:00Z">
                <w:rPr/>
              </w:rPrChange>
            </w:rPr>
            <w:delText xml:space="preserve"> </w:delText>
          </w:r>
          <w:r w:rsidR="00FD75DD" w:rsidDel="003578D0">
            <w:delText>точностью</w:delText>
          </w:r>
          <w:r w:rsidR="00FD75DD" w:rsidRPr="00C427B4" w:rsidDel="003578D0">
            <w:rPr>
              <w:lang w:val="en-US"/>
              <w:rPrChange w:id="851" w:author="kwadraterry" w:date="2016-02-19T15:20:00Z">
                <w:rPr/>
              </w:rPrChange>
            </w:rPr>
            <w:delText xml:space="preserve">, </w:delText>
          </w:r>
          <w:r w:rsidR="00FD75DD" w:rsidDel="003578D0">
            <w:delText>т</w:delText>
          </w:r>
          <w:r w:rsidR="00FD75DD" w:rsidRPr="00C427B4" w:rsidDel="003578D0">
            <w:rPr>
              <w:lang w:val="en-US"/>
              <w:rPrChange w:id="852" w:author="kwadraterry" w:date="2016-02-19T15:20:00Z">
                <w:rPr/>
              </w:rPrChange>
            </w:rPr>
            <w:delText>.</w:delText>
          </w:r>
          <w:r w:rsidR="00FD75DD" w:rsidDel="003578D0">
            <w:delText>к</w:delText>
          </w:r>
          <w:r w:rsidR="00FD75DD" w:rsidRPr="00C427B4" w:rsidDel="003578D0">
            <w:rPr>
              <w:lang w:val="en-US"/>
              <w:rPrChange w:id="853" w:author="kwadraterry" w:date="2016-02-19T15:20:00Z">
                <w:rPr/>
              </w:rPrChange>
            </w:rPr>
            <w:delText xml:space="preserve">. </w:delText>
          </w:r>
          <w:r w:rsidR="00FD75DD" w:rsidDel="003578D0">
            <w:delText>вычислительная</w:delText>
          </w:r>
          <w:r w:rsidR="00FD75DD" w:rsidRPr="00C427B4" w:rsidDel="003578D0">
            <w:rPr>
              <w:lang w:val="en-US"/>
              <w:rPrChange w:id="854" w:author="kwadraterry" w:date="2016-02-19T15:20:00Z">
                <w:rPr/>
              </w:rPrChange>
            </w:rPr>
            <w:delText xml:space="preserve"> </w:delText>
          </w:r>
          <w:r w:rsidR="00FD75DD" w:rsidDel="003578D0">
            <w:delText>работа</w:delText>
          </w:r>
          <w:r w:rsidR="00FD75DD" w:rsidRPr="00C427B4" w:rsidDel="003578D0">
            <w:rPr>
              <w:lang w:val="en-US"/>
              <w:rPrChange w:id="855" w:author="kwadraterry" w:date="2016-02-19T15:20:00Z">
                <w:rPr/>
              </w:rPrChange>
            </w:rPr>
            <w:delText xml:space="preserve"> </w:delText>
          </w:r>
          <w:r w:rsidR="00FD75DD" w:rsidDel="003578D0">
            <w:delText>подготовки</w:delText>
          </w:r>
          <w:r w:rsidR="00FD75DD" w:rsidRPr="00C427B4" w:rsidDel="003578D0">
            <w:rPr>
              <w:lang w:val="en-US"/>
              <w:rPrChange w:id="856" w:author="kwadraterry" w:date="2016-02-19T15:20:00Z">
                <w:rPr/>
              </w:rPrChange>
            </w:rPr>
            <w:delText xml:space="preserve"> </w:delText>
          </w:r>
          <w:r w:rsidR="00FD75DD" w:rsidDel="003578D0">
            <w:delText>набора</w:delText>
          </w:r>
          <w:r w:rsidR="00FD75DD" w:rsidRPr="00C427B4" w:rsidDel="003578D0">
            <w:rPr>
              <w:lang w:val="en-US"/>
              <w:rPrChange w:id="857" w:author="kwadraterry" w:date="2016-02-19T15:20:00Z">
                <w:rPr/>
              </w:rPrChange>
            </w:rPr>
            <w:delText xml:space="preserve"> </w:delText>
          </w:r>
          <w:r w:rsidR="00FD75DD" w:rsidDel="003578D0">
            <w:delText>выходных</w:delText>
          </w:r>
          <w:r w:rsidR="00FD75DD" w:rsidRPr="00C427B4" w:rsidDel="003578D0">
            <w:rPr>
              <w:lang w:val="en-US"/>
              <w:rPrChange w:id="858" w:author="kwadraterry" w:date="2016-02-19T15:20:00Z">
                <w:rPr/>
              </w:rPrChange>
            </w:rPr>
            <w:delText xml:space="preserve"> </w:delText>
          </w:r>
          <w:r w:rsidR="00FD75DD" w:rsidDel="003578D0">
            <w:delText>информационных</w:delText>
          </w:r>
          <w:r w:rsidR="00FD75DD" w:rsidRPr="00C427B4" w:rsidDel="003578D0">
            <w:rPr>
              <w:lang w:val="en-US"/>
              <w:rPrChange w:id="859" w:author="kwadraterry" w:date="2016-02-19T15:20:00Z">
                <w:rPr/>
              </w:rPrChange>
            </w:rPr>
            <w:delText xml:space="preserve"> </w:delText>
          </w:r>
          <w:r w:rsidR="00FD75DD" w:rsidDel="003578D0">
            <w:delText>объектов</w:delText>
          </w:r>
          <w:r w:rsidR="00FD75DD" w:rsidRPr="00C427B4" w:rsidDel="003578D0">
            <w:rPr>
              <w:lang w:val="en-US"/>
              <w:rPrChange w:id="860" w:author="kwadraterry" w:date="2016-02-19T15:20:00Z">
                <w:rPr/>
              </w:rPrChange>
            </w:rPr>
            <w:delText xml:space="preserve"> </w:delText>
          </w:r>
        </w:del>
        <m:oMath>
          <m:sSup>
            <m:sSupPr>
              <m:ctrlPr>
                <w:rPr>
                  <w:rFonts w:ascii="Cambria Math" w:hAnsi="Cambria Math"/>
                  <w:szCs w:val="24"/>
                </w:rPr>
              </m:ctrlPr>
            </m:sSupPr>
            <m:e>
              <m:r>
                <m:rPr>
                  <m:scr m:val="script"/>
                  <m:sty m:val="p"/>
                </m:rPr>
                <w:rPr>
                  <w:rFonts w:ascii="Cambria Math" w:hAnsi="Cambria Math"/>
                  <w:lang w:val="en-US"/>
                  <w:rPrChange w:id="861" w:author="kwadraterry" w:date="2016-02-19T15:20:00Z">
                    <w:rPr>
                      <w:rFonts w:ascii="Cambria Math" w:hAnsi="Cambria Math"/>
                    </w:rPr>
                  </w:rPrChange>
                </w:rPr>
                <m:t>I</m:t>
              </m:r>
            </m:e>
            <m:sup>
              <m:r>
                <w:rPr>
                  <w:rFonts w:ascii="Cambria Math" w:hAnsi="Cambria Math"/>
                </w:rPr>
                <m:t>out</m:t>
              </m:r>
            </m:sup>
          </m:sSup>
        </m:oMath>
        <w:r w:rsidR="00FD75DD" w:rsidRPr="00C427B4">
          <w:rPr>
            <w:lang w:val="en-US"/>
            <w:rPrChange w:id="862" w:author="kwadraterry" w:date="2016-02-19T15:20:00Z">
              <w:rPr/>
            </w:rPrChange>
          </w:rPr>
          <w:t xml:space="preserve"> </w:t>
        </w:r>
      </w:ins>
      <w:ins w:id="863" w:author="kwadraterry" w:date="2016-02-19T15:20:00Z">
        <w:r w:rsidR="00C427B4" w:rsidRPr="00C427B4">
          <w:rPr>
            <w:lang w:val="en-US"/>
          </w:rPr>
          <w:t>might indirectly depend on multiple factors that our model does not account for, including, but not limited to, background processes, available cache volume, branch prediction rate, etc.</w:t>
        </w:r>
      </w:ins>
      <w:ins w:id="864" w:author="Gleb Radchenko" w:date="2016-02-18T19:05:00Z">
        <w:del w:id="865" w:author="kwadraterry" w:date="2016-02-19T15:20:00Z">
          <w:r w:rsidR="00FD75DD" w:rsidDel="00C427B4">
            <w:delText>может</w:delText>
          </w:r>
          <w:r w:rsidR="00FD75DD" w:rsidRPr="00C427B4" w:rsidDel="00C427B4">
            <w:rPr>
              <w:lang w:val="en-US"/>
              <w:rPrChange w:id="866" w:author="kwadraterry" w:date="2016-02-19T15:20:00Z">
                <w:rPr/>
              </w:rPrChange>
            </w:rPr>
            <w:delText xml:space="preserve"> </w:delText>
          </w:r>
          <w:r w:rsidR="00FD75DD" w:rsidDel="00C427B4">
            <w:delText>косвенно</w:delText>
          </w:r>
          <w:r w:rsidR="00FD75DD" w:rsidRPr="00C427B4" w:rsidDel="00C427B4">
            <w:rPr>
              <w:lang w:val="en-US"/>
              <w:rPrChange w:id="867" w:author="kwadraterry" w:date="2016-02-19T15:20:00Z">
                <w:rPr/>
              </w:rPrChange>
            </w:rPr>
            <w:delText xml:space="preserve"> </w:delText>
          </w:r>
          <w:r w:rsidR="00FD75DD" w:rsidDel="00C427B4">
            <w:delText>зависеть</w:delText>
          </w:r>
          <w:r w:rsidR="00FD75DD" w:rsidRPr="00C427B4" w:rsidDel="00C427B4">
            <w:rPr>
              <w:lang w:val="en-US"/>
              <w:rPrChange w:id="868" w:author="kwadraterry" w:date="2016-02-19T15:20:00Z">
                <w:rPr/>
              </w:rPrChange>
            </w:rPr>
            <w:delText xml:space="preserve"> </w:delText>
          </w:r>
          <w:r w:rsidR="00FD75DD" w:rsidDel="00C427B4">
            <w:delText>от</w:delText>
          </w:r>
          <w:r w:rsidR="00FD75DD" w:rsidRPr="00C427B4" w:rsidDel="00C427B4">
            <w:rPr>
              <w:lang w:val="en-US"/>
              <w:rPrChange w:id="869" w:author="kwadraterry" w:date="2016-02-19T15:20:00Z">
                <w:rPr/>
              </w:rPrChange>
            </w:rPr>
            <w:delText xml:space="preserve"> </w:delText>
          </w:r>
          <w:r w:rsidR="00FD75DD" w:rsidDel="00C427B4">
            <w:delText>множества</w:delText>
          </w:r>
          <w:r w:rsidR="00FD75DD" w:rsidRPr="00C427B4" w:rsidDel="00C427B4">
            <w:rPr>
              <w:lang w:val="en-US"/>
              <w:rPrChange w:id="870" w:author="kwadraterry" w:date="2016-02-19T15:20:00Z">
                <w:rPr/>
              </w:rPrChange>
            </w:rPr>
            <w:delText xml:space="preserve"> </w:delText>
          </w:r>
          <w:r w:rsidR="00FD75DD" w:rsidDel="00C427B4">
            <w:delText>факторов</w:delText>
          </w:r>
          <w:r w:rsidR="00FD75DD" w:rsidRPr="00C427B4" w:rsidDel="00C427B4">
            <w:rPr>
              <w:lang w:val="en-US"/>
              <w:rPrChange w:id="871" w:author="kwadraterry" w:date="2016-02-19T15:20:00Z">
                <w:rPr/>
              </w:rPrChange>
            </w:rPr>
            <w:delText xml:space="preserve">, </w:delText>
          </w:r>
          <w:r w:rsidR="00FD75DD" w:rsidDel="00C427B4">
            <w:delText>которые</w:delText>
          </w:r>
          <w:r w:rsidR="00FD75DD" w:rsidRPr="00C427B4" w:rsidDel="00C427B4">
            <w:rPr>
              <w:lang w:val="en-US"/>
              <w:rPrChange w:id="872" w:author="kwadraterry" w:date="2016-02-19T15:20:00Z">
                <w:rPr/>
              </w:rPrChange>
            </w:rPr>
            <w:delText xml:space="preserve"> </w:delText>
          </w:r>
          <w:r w:rsidR="00FD75DD" w:rsidDel="00C427B4">
            <w:delText>наша</w:delText>
          </w:r>
          <w:r w:rsidR="00FD75DD" w:rsidRPr="00C427B4" w:rsidDel="00C427B4">
            <w:rPr>
              <w:lang w:val="en-US"/>
              <w:rPrChange w:id="873" w:author="kwadraterry" w:date="2016-02-19T15:20:00Z">
                <w:rPr/>
              </w:rPrChange>
            </w:rPr>
            <w:delText xml:space="preserve"> </w:delText>
          </w:r>
          <w:r w:rsidR="00FD75DD" w:rsidDel="00C427B4">
            <w:delText>модель</w:delText>
          </w:r>
          <w:r w:rsidR="00FD75DD" w:rsidRPr="00C427B4" w:rsidDel="00C427B4">
            <w:rPr>
              <w:lang w:val="en-US"/>
              <w:rPrChange w:id="874" w:author="kwadraterry" w:date="2016-02-19T15:20:00Z">
                <w:rPr/>
              </w:rPrChange>
            </w:rPr>
            <w:delText xml:space="preserve"> </w:delText>
          </w:r>
          <w:r w:rsidR="00FD75DD" w:rsidDel="00C427B4">
            <w:delText>учесть</w:delText>
          </w:r>
          <w:r w:rsidR="00FD75DD" w:rsidRPr="00C427B4" w:rsidDel="00C427B4">
            <w:rPr>
              <w:lang w:val="en-US"/>
              <w:rPrChange w:id="875" w:author="kwadraterry" w:date="2016-02-19T15:20:00Z">
                <w:rPr/>
              </w:rPrChange>
            </w:rPr>
            <w:delText xml:space="preserve"> </w:delText>
          </w:r>
          <w:r w:rsidR="00FD75DD" w:rsidDel="00C427B4">
            <w:delText>не</w:delText>
          </w:r>
          <w:r w:rsidR="00FD75DD" w:rsidRPr="00C427B4" w:rsidDel="00C427B4">
            <w:rPr>
              <w:lang w:val="en-US"/>
              <w:rPrChange w:id="876" w:author="kwadraterry" w:date="2016-02-19T15:20:00Z">
                <w:rPr/>
              </w:rPrChange>
            </w:rPr>
            <w:delText xml:space="preserve"> </w:delText>
          </w:r>
          <w:r w:rsidR="00FD75DD" w:rsidDel="00C427B4">
            <w:delText>может</w:delText>
          </w:r>
          <w:r w:rsidR="00FD75DD" w:rsidRPr="00C427B4" w:rsidDel="00C427B4">
            <w:rPr>
              <w:lang w:val="en-US"/>
              <w:rPrChange w:id="877" w:author="kwadraterry" w:date="2016-02-19T15:20:00Z">
                <w:rPr/>
              </w:rPrChange>
            </w:rPr>
            <w:delText xml:space="preserve"> (</w:delText>
          </w:r>
          <w:r w:rsidR="00FD75DD" w:rsidDel="00C427B4">
            <w:delText>возможные</w:delText>
          </w:r>
          <w:r w:rsidR="00FD75DD" w:rsidRPr="00C427B4" w:rsidDel="00C427B4">
            <w:rPr>
              <w:lang w:val="en-US"/>
              <w:rPrChange w:id="878" w:author="kwadraterry" w:date="2016-02-19T15:20:00Z">
                <w:rPr/>
              </w:rPrChange>
            </w:rPr>
            <w:delText xml:space="preserve"> </w:delText>
          </w:r>
          <w:r w:rsidR="00FD75DD" w:rsidDel="00C427B4">
            <w:delText>фоновые</w:delText>
          </w:r>
          <w:r w:rsidR="00FD75DD" w:rsidRPr="00C427B4" w:rsidDel="00C427B4">
            <w:rPr>
              <w:lang w:val="en-US"/>
              <w:rPrChange w:id="879" w:author="kwadraterry" w:date="2016-02-19T15:20:00Z">
                <w:rPr/>
              </w:rPrChange>
            </w:rPr>
            <w:delText xml:space="preserve"> </w:delText>
          </w:r>
          <w:r w:rsidR="00FD75DD" w:rsidDel="00C427B4">
            <w:delText>процессы</w:delText>
          </w:r>
          <w:r w:rsidR="00FD75DD" w:rsidRPr="00C427B4" w:rsidDel="00C427B4">
            <w:rPr>
              <w:lang w:val="en-US"/>
              <w:rPrChange w:id="880" w:author="kwadraterry" w:date="2016-02-19T15:20:00Z">
                <w:rPr/>
              </w:rPrChange>
            </w:rPr>
            <w:delText xml:space="preserve">, </w:delText>
          </w:r>
          <w:r w:rsidR="00FD75DD" w:rsidDel="00C427B4">
            <w:delText>качество</w:delText>
          </w:r>
          <w:r w:rsidR="00FD75DD" w:rsidRPr="00C427B4" w:rsidDel="00C427B4">
            <w:rPr>
              <w:lang w:val="en-US"/>
              <w:rPrChange w:id="881" w:author="kwadraterry" w:date="2016-02-19T15:20:00Z">
                <w:rPr/>
              </w:rPrChange>
            </w:rPr>
            <w:delText xml:space="preserve"> </w:delText>
          </w:r>
          <w:r w:rsidR="00FD75DD" w:rsidDel="00C427B4">
            <w:delText>предсказания</w:delText>
          </w:r>
          <w:r w:rsidR="00FD75DD" w:rsidRPr="00C427B4" w:rsidDel="00C427B4">
            <w:rPr>
              <w:lang w:val="en-US"/>
              <w:rPrChange w:id="882" w:author="kwadraterry" w:date="2016-02-19T15:20:00Z">
                <w:rPr/>
              </w:rPrChange>
            </w:rPr>
            <w:delText xml:space="preserve"> </w:delText>
          </w:r>
          <w:r w:rsidR="00FD75DD" w:rsidDel="00C427B4">
            <w:delText>ветвления</w:delText>
          </w:r>
          <w:r w:rsidR="00FD75DD" w:rsidRPr="00C427B4" w:rsidDel="00C427B4">
            <w:rPr>
              <w:lang w:val="en-US"/>
              <w:rPrChange w:id="883" w:author="kwadraterry" w:date="2016-02-19T15:20:00Z">
                <w:rPr/>
              </w:rPrChange>
            </w:rPr>
            <w:delText xml:space="preserve"> </w:delText>
          </w:r>
          <w:r w:rsidR="00FD75DD" w:rsidDel="00C427B4">
            <w:delText>конкретной</w:delText>
          </w:r>
          <w:r w:rsidR="00FD75DD" w:rsidRPr="00C427B4" w:rsidDel="00C427B4">
            <w:rPr>
              <w:lang w:val="en-US"/>
              <w:rPrChange w:id="884" w:author="kwadraterry" w:date="2016-02-19T15:20:00Z">
                <w:rPr/>
              </w:rPrChange>
            </w:rPr>
            <w:delText xml:space="preserve"> </w:delText>
          </w:r>
          <w:r w:rsidR="00FD75DD" w:rsidDel="00C427B4">
            <w:delText>версии</w:delText>
          </w:r>
          <w:r w:rsidR="00FD75DD" w:rsidRPr="00C427B4" w:rsidDel="00C427B4">
            <w:rPr>
              <w:lang w:val="en-US"/>
              <w:rPrChange w:id="885" w:author="kwadraterry" w:date="2016-02-19T15:20:00Z">
                <w:rPr/>
              </w:rPrChange>
            </w:rPr>
            <w:delText xml:space="preserve"> </w:delText>
          </w:r>
          <w:r w:rsidR="00FD75DD" w:rsidDel="00C427B4">
            <w:delText>процессора</w:delText>
          </w:r>
          <w:r w:rsidR="00FD75DD" w:rsidRPr="00C427B4" w:rsidDel="00C427B4">
            <w:rPr>
              <w:lang w:val="en-US"/>
              <w:rPrChange w:id="886" w:author="kwadraterry" w:date="2016-02-19T15:20:00Z">
                <w:rPr/>
              </w:rPrChange>
            </w:rPr>
            <w:delText xml:space="preserve">, </w:delText>
          </w:r>
          <w:r w:rsidR="00FD75DD" w:rsidDel="00C427B4">
            <w:delText>объем</w:delText>
          </w:r>
          <w:r w:rsidR="00FD75DD" w:rsidRPr="00C427B4" w:rsidDel="00C427B4">
            <w:rPr>
              <w:lang w:val="en-US"/>
              <w:rPrChange w:id="887" w:author="kwadraterry" w:date="2016-02-19T15:20:00Z">
                <w:rPr/>
              </w:rPrChange>
            </w:rPr>
            <w:delText xml:space="preserve"> </w:delText>
          </w:r>
          <w:r w:rsidR="00FD75DD" w:rsidDel="00C427B4">
            <w:delText>занятого</w:delText>
          </w:r>
          <w:r w:rsidR="00FD75DD" w:rsidRPr="00C427B4" w:rsidDel="00C427B4">
            <w:rPr>
              <w:lang w:val="en-US"/>
              <w:rPrChange w:id="888" w:author="kwadraterry" w:date="2016-02-19T15:20:00Z">
                <w:rPr/>
              </w:rPrChange>
            </w:rPr>
            <w:delText xml:space="preserve"> </w:delText>
          </w:r>
          <w:r w:rsidR="00FD75DD" w:rsidDel="00C427B4">
            <w:delText>кэша</w:delText>
          </w:r>
          <w:r w:rsidR="00FD75DD" w:rsidRPr="00C427B4" w:rsidDel="00C427B4">
            <w:rPr>
              <w:lang w:val="en-US"/>
              <w:rPrChange w:id="889" w:author="kwadraterry" w:date="2016-02-19T15:20:00Z">
                <w:rPr/>
              </w:rPrChange>
            </w:rPr>
            <w:delText xml:space="preserve"> </w:delText>
          </w:r>
          <w:r w:rsidR="00FD75DD" w:rsidDel="00C427B4">
            <w:delText>и</w:delText>
          </w:r>
          <w:r w:rsidR="00FD75DD" w:rsidRPr="00C427B4" w:rsidDel="00C427B4">
            <w:rPr>
              <w:lang w:val="en-US"/>
              <w:rPrChange w:id="890" w:author="kwadraterry" w:date="2016-02-19T15:20:00Z">
                <w:rPr/>
              </w:rPrChange>
            </w:rPr>
            <w:delText xml:space="preserve"> </w:delText>
          </w:r>
          <w:r w:rsidR="00FD75DD" w:rsidDel="00C427B4">
            <w:delText>др</w:delText>
          </w:r>
          <w:r w:rsidR="00FD75DD" w:rsidRPr="00C427B4" w:rsidDel="00C427B4">
            <w:rPr>
              <w:lang w:val="en-US"/>
              <w:rPrChange w:id="891" w:author="kwadraterry" w:date="2016-02-19T15:20:00Z">
                <w:rPr/>
              </w:rPrChange>
            </w:rPr>
            <w:delText>.)</w:delText>
          </w:r>
        </w:del>
        <w:r w:rsidR="00FD75DD" w:rsidRPr="00C427B4">
          <w:rPr>
            <w:lang w:val="en-US"/>
            <w:rPrChange w:id="892" w:author="kwadraterry" w:date="2016-02-19T15:20:00Z">
              <w:rPr/>
            </w:rPrChange>
          </w:rPr>
          <w:t xml:space="preserve">. </w:t>
        </w:r>
      </w:ins>
      <w:ins w:id="893" w:author="kwadraterry" w:date="2016-02-19T15:34:00Z">
        <w:r w:rsidR="003578D0" w:rsidRPr="003578D0">
          <w:rPr>
            <w:lang w:val="en-US"/>
          </w:rPr>
          <w:t>In order to account for this inherent inaccuracy, execution time estimate can be modelled as a random value that is a sum of two parts.</w:t>
        </w:r>
      </w:ins>
      <w:ins w:id="894" w:author="Gleb Radchenko" w:date="2016-02-18T19:05:00Z">
        <w:del w:id="895" w:author="Unknown">
          <w:r w:rsidR="00FD75DD" w:rsidRPr="003578D0" w:rsidDel="003578D0">
            <w:rPr>
              <w:lang w:val="en-US"/>
            </w:rPr>
            <w:delText>Д</w:delText>
          </w:r>
        </w:del>
        <w:del w:id="896" w:author="kwadraterry" w:date="2016-02-19T15:34:00Z">
          <w:r w:rsidR="00FD75DD" w:rsidDel="003578D0">
            <w:delText>ля</w:delText>
          </w:r>
          <w:r w:rsidR="00FD75DD" w:rsidRPr="003578D0" w:rsidDel="003578D0">
            <w:rPr>
              <w:lang w:val="en-US"/>
              <w:rPrChange w:id="897" w:author="kwadraterry" w:date="2016-02-19T15:34:00Z">
                <w:rPr/>
              </w:rPrChange>
            </w:rPr>
            <w:delText xml:space="preserve"> </w:delText>
          </w:r>
          <w:r w:rsidR="00FD75DD" w:rsidDel="003578D0">
            <w:delText>компенсации</w:delText>
          </w:r>
          <w:r w:rsidR="00FD75DD" w:rsidRPr="003578D0" w:rsidDel="003578D0">
            <w:rPr>
              <w:lang w:val="en-US"/>
              <w:rPrChange w:id="898" w:author="kwadraterry" w:date="2016-02-19T15:34:00Z">
                <w:rPr/>
              </w:rPrChange>
            </w:rPr>
            <w:delText xml:space="preserve"> </w:delText>
          </w:r>
          <w:r w:rsidR="00FD75DD" w:rsidDel="003578D0">
            <w:delText>данной</w:delText>
          </w:r>
          <w:r w:rsidR="00FD75DD" w:rsidRPr="003578D0" w:rsidDel="003578D0">
            <w:rPr>
              <w:lang w:val="en-US"/>
              <w:rPrChange w:id="899" w:author="kwadraterry" w:date="2016-02-19T15:34:00Z">
                <w:rPr/>
              </w:rPrChange>
            </w:rPr>
            <w:delText xml:space="preserve"> </w:delText>
          </w:r>
          <w:r w:rsidR="00FD75DD" w:rsidDel="003578D0">
            <w:delText>ошибки</w:delText>
          </w:r>
          <w:r w:rsidR="00FD75DD" w:rsidRPr="003578D0" w:rsidDel="003578D0">
            <w:rPr>
              <w:lang w:val="en-US"/>
              <w:rPrChange w:id="900" w:author="kwadraterry" w:date="2016-02-19T15:34:00Z">
                <w:rPr/>
              </w:rPrChange>
            </w:rPr>
            <w:delText xml:space="preserve">, </w:delText>
          </w:r>
          <w:r w:rsidR="00FD75DD" w:rsidDel="003578D0">
            <w:delText>оценку</w:delText>
          </w:r>
          <w:r w:rsidR="00FD75DD" w:rsidRPr="003578D0" w:rsidDel="003578D0">
            <w:rPr>
              <w:lang w:val="en-US"/>
              <w:rPrChange w:id="901" w:author="kwadraterry" w:date="2016-02-19T15:34:00Z">
                <w:rPr/>
              </w:rPrChange>
            </w:rPr>
            <w:delText xml:space="preserve"> </w:delText>
          </w:r>
          <w:r w:rsidR="00FD75DD" w:rsidDel="003578D0">
            <w:delText>времени</w:delText>
          </w:r>
          <w:r w:rsidR="00FD75DD" w:rsidRPr="003578D0" w:rsidDel="003578D0">
            <w:rPr>
              <w:lang w:val="en-US"/>
              <w:rPrChange w:id="902" w:author="kwadraterry" w:date="2016-02-19T15:34:00Z">
                <w:rPr/>
              </w:rPrChange>
            </w:rPr>
            <w:delText xml:space="preserve"> </w:delText>
          </w:r>
          <w:r w:rsidR="00FD75DD" w:rsidDel="003578D0">
            <w:delText>выполнения</w:delText>
          </w:r>
          <w:r w:rsidR="00FD75DD" w:rsidRPr="003578D0" w:rsidDel="003578D0">
            <w:rPr>
              <w:lang w:val="en-US"/>
              <w:rPrChange w:id="903" w:author="kwadraterry" w:date="2016-02-19T15:34:00Z">
                <w:rPr/>
              </w:rPrChange>
            </w:rPr>
            <w:delText xml:space="preserve"> </w:delText>
          </w:r>
          <w:r w:rsidR="00FD75DD" w:rsidDel="003578D0">
            <w:delText>функции</w:delText>
          </w:r>
          <w:r w:rsidR="00FD75DD" w:rsidRPr="003578D0" w:rsidDel="003578D0">
            <w:rPr>
              <w:lang w:val="en-US"/>
              <w:rPrChange w:id="904" w:author="kwadraterry" w:date="2016-02-19T15:34:00Z">
                <w:rPr/>
              </w:rPrChange>
            </w:rPr>
            <w:delText xml:space="preserve"> </w:delText>
          </w:r>
          <w:r w:rsidR="00FD75DD" w:rsidDel="003578D0">
            <w:delText>можно</w:delText>
          </w:r>
          <w:r w:rsidR="00FD75DD" w:rsidRPr="003578D0" w:rsidDel="003578D0">
            <w:rPr>
              <w:lang w:val="en-US"/>
              <w:rPrChange w:id="905" w:author="kwadraterry" w:date="2016-02-19T15:34:00Z">
                <w:rPr/>
              </w:rPrChange>
            </w:rPr>
            <w:delText xml:space="preserve"> </w:delText>
          </w:r>
          <w:r w:rsidR="00FD75DD" w:rsidDel="003578D0">
            <w:delText>смоделировать</w:delText>
          </w:r>
          <w:r w:rsidR="00FD75DD" w:rsidRPr="003578D0" w:rsidDel="003578D0">
            <w:rPr>
              <w:lang w:val="en-US"/>
              <w:rPrChange w:id="906" w:author="kwadraterry" w:date="2016-02-19T15:34:00Z">
                <w:rPr/>
              </w:rPrChange>
            </w:rPr>
            <w:delText xml:space="preserve"> </w:delText>
          </w:r>
          <w:r w:rsidR="00FD75DD" w:rsidDel="003578D0">
            <w:delText>в</w:delText>
          </w:r>
          <w:r w:rsidR="00FD75DD" w:rsidRPr="003578D0" w:rsidDel="003578D0">
            <w:rPr>
              <w:lang w:val="en-US"/>
              <w:rPrChange w:id="907" w:author="kwadraterry" w:date="2016-02-19T15:34:00Z">
                <w:rPr/>
              </w:rPrChange>
            </w:rPr>
            <w:delText xml:space="preserve"> </w:delText>
          </w:r>
          <w:r w:rsidR="00FD75DD" w:rsidDel="003578D0">
            <w:delText>виде</w:delText>
          </w:r>
          <w:r w:rsidR="00FD75DD" w:rsidRPr="003578D0" w:rsidDel="003578D0">
            <w:rPr>
              <w:lang w:val="en-US"/>
              <w:rPrChange w:id="908" w:author="kwadraterry" w:date="2016-02-19T15:34:00Z">
                <w:rPr/>
              </w:rPrChange>
            </w:rPr>
            <w:delText xml:space="preserve"> </w:delText>
          </w:r>
          <w:r w:rsidR="00FD75DD" w:rsidDel="003578D0">
            <w:delText>случайной</w:delText>
          </w:r>
          <w:r w:rsidR="00FD75DD" w:rsidRPr="003578D0" w:rsidDel="003578D0">
            <w:rPr>
              <w:lang w:val="en-US"/>
              <w:rPrChange w:id="909" w:author="kwadraterry" w:date="2016-02-19T15:34:00Z">
                <w:rPr/>
              </w:rPrChange>
            </w:rPr>
            <w:delText xml:space="preserve"> </w:delText>
          </w:r>
          <w:r w:rsidR="00FD75DD" w:rsidDel="003578D0">
            <w:delText>величины</w:delText>
          </w:r>
        </w:del>
        <w:r w:rsidR="00FD75DD" w:rsidRPr="003578D0">
          <w:rPr>
            <w:lang w:val="en-US"/>
            <w:rPrChange w:id="910" w:author="kwadraterry" w:date="2016-02-19T15:34:00Z">
              <w:rPr/>
            </w:rPrChange>
          </w:rPr>
          <w:t>:</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11" w:author="Gleb Radchenko" w:date="2016-02-18T19:05:00Z">
          <w:tblPr>
            <w:tblStyle w:val="11"/>
            <w:tblW w:w="6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111"/>
        <w:gridCol w:w="567"/>
        <w:tblGridChange w:id="912">
          <w:tblGrid>
            <w:gridCol w:w="6180"/>
            <w:gridCol w:w="567"/>
          </w:tblGrid>
        </w:tblGridChange>
      </w:tblGrid>
      <w:tr w:rsidR="00FD75DD" w14:paraId="590F0AD0" w14:textId="77777777" w:rsidTr="00FD75DD">
        <w:trPr>
          <w:ins w:id="913" w:author="Gleb Radchenko" w:date="2016-02-18T19:05:00Z"/>
        </w:trPr>
        <w:tc>
          <w:tcPr>
            <w:tcW w:w="4111" w:type="dxa"/>
            <w:hideMark/>
            <w:tcPrChange w:id="914" w:author="Gleb Radchenko" w:date="2016-02-18T19:05:00Z">
              <w:tcPr>
                <w:tcW w:w="6180" w:type="dxa"/>
                <w:hideMark/>
              </w:tcPr>
            </w:tcPrChange>
          </w:tcPr>
          <w:p w14:paraId="3D9DBB8D" w14:textId="77777777" w:rsidR="00FD75DD" w:rsidRDefault="00FD75DD" w:rsidP="00B0372D">
            <w:pPr>
              <w:pStyle w:val="ispTextmain"/>
              <w:rPr>
                <w:ins w:id="915" w:author="Gleb Radchenko" w:date="2016-02-18T19:05:00Z"/>
              </w:rPr>
            </w:pPr>
            <m:oMathPara>
              <m:oMath>
                <m:r>
                  <w:ins w:id="916" w:author="Gleb Radchenko" w:date="2016-02-18T19:05:00Z">
                    <w:rPr>
                      <w:rFonts w:ascii="Cambria Math" w:hAnsi="Cambria Math"/>
                    </w:rPr>
                    <m:t>χ</m:t>
                  </w:ins>
                </m:r>
                <m:r>
                  <w:ins w:id="917" w:author="Gleb Radchenko" w:date="2016-02-18T19:05:00Z">
                    <m:rPr>
                      <m:sty m:val="p"/>
                    </m:rPr>
                    <w:rPr>
                      <w:rFonts w:ascii="Cambria Math" w:hAnsi="Cambria Math"/>
                    </w:rPr>
                    <m:t>(</m:t>
                  </w:ins>
                </m:r>
                <m:r>
                  <w:ins w:id="918" w:author="Gleb Radchenko" w:date="2016-02-18T19:05:00Z">
                    <w:rPr>
                      <w:rFonts w:ascii="Cambria Math" w:hAnsi="Cambria Math"/>
                    </w:rPr>
                    <m:t>f,</m:t>
                  </w:ins>
                </m:r>
                <m:r>
                  <w:ins w:id="919" w:author="Gleb Radchenko" w:date="2016-02-18T19:05:00Z">
                    <m:rPr>
                      <m:sty m:val="p"/>
                    </m:rPr>
                    <w:rPr>
                      <w:rFonts w:ascii="Cambria Math" w:hAnsi="Cambria Math"/>
                    </w:rPr>
                    <m:t>Π</m:t>
                  </w:ins>
                </m:r>
                <m:r>
                  <w:ins w:id="920" w:author="Gleb Radchenko" w:date="2016-02-18T19:05:00Z">
                    <w:rPr>
                      <w:rFonts w:ascii="Cambria Math" w:hAnsi="Cambria Math"/>
                    </w:rPr>
                    <m:t>,</m:t>
                  </w:ins>
                </m:r>
                <m:sSup>
                  <m:sSupPr>
                    <m:ctrlPr>
                      <w:ins w:id="921" w:author="Gleb Radchenko" w:date="2016-02-18T19:05:00Z">
                        <w:rPr>
                          <w:rFonts w:ascii="Cambria Math" w:hAnsi="Cambria Math"/>
                          <w:szCs w:val="24"/>
                        </w:rPr>
                      </w:ins>
                    </m:ctrlPr>
                  </m:sSupPr>
                  <m:e>
                    <m:r>
                      <w:ins w:id="922" w:author="Gleb Radchenko" w:date="2016-02-18T19:05:00Z">
                        <m:rPr>
                          <m:scr m:val="script"/>
                          <m:sty m:val="p"/>
                        </m:rPr>
                        <w:rPr>
                          <w:rFonts w:ascii="Cambria Math" w:hAnsi="Cambria Math"/>
                        </w:rPr>
                        <m:t>I</m:t>
                      </w:ins>
                    </m:r>
                  </m:e>
                  <m:sup>
                    <m:r>
                      <w:ins w:id="923" w:author="Gleb Radchenko" w:date="2016-02-18T19:05:00Z">
                        <w:rPr>
                          <w:rFonts w:ascii="Cambria Math" w:hAnsi="Cambria Math"/>
                        </w:rPr>
                        <m:t>in</m:t>
                      </w:ins>
                    </m:r>
                  </m:sup>
                </m:sSup>
                <m:r>
                  <w:ins w:id="924" w:author="Gleb Radchenko" w:date="2016-02-18T19:05:00Z">
                    <m:rPr>
                      <m:sty m:val="p"/>
                    </m:rPr>
                    <w:rPr>
                      <w:rFonts w:ascii="Cambria Math" w:hAnsi="Cambria Math"/>
                    </w:rPr>
                    <m:t>)=</m:t>
                  </w:ins>
                </m:r>
                <m:r>
                  <w:ins w:id="925" w:author="Gleb Radchenko" w:date="2016-02-18T19:05:00Z">
                    <w:rPr>
                      <w:rFonts w:ascii="Cambria Math" w:hAnsi="Cambria Math"/>
                    </w:rPr>
                    <m:t>τ</m:t>
                  </w:ins>
                </m:r>
                <m:d>
                  <m:dPr>
                    <m:ctrlPr>
                      <w:ins w:id="926" w:author="Gleb Radchenko" w:date="2016-02-18T19:05:00Z">
                        <w:rPr>
                          <w:rFonts w:ascii="Cambria Math" w:hAnsi="Cambria Math"/>
                          <w:szCs w:val="24"/>
                        </w:rPr>
                      </w:ins>
                    </m:ctrlPr>
                  </m:dPr>
                  <m:e>
                    <m:r>
                      <w:ins w:id="927" w:author="Gleb Radchenko" w:date="2016-02-18T19:05:00Z">
                        <w:rPr>
                          <w:rFonts w:ascii="Cambria Math" w:hAnsi="Cambria Math"/>
                          <w:lang w:val="en-US"/>
                        </w:rPr>
                        <m:t>f,</m:t>
                      </w:ins>
                    </m:r>
                    <m:r>
                      <w:ins w:id="928" w:author="Gleb Radchenko" w:date="2016-02-18T19:05:00Z">
                        <m:rPr>
                          <m:sty m:val="p"/>
                        </m:rPr>
                        <w:rPr>
                          <w:rFonts w:ascii="Cambria Math" w:hAnsi="Cambria Math"/>
                        </w:rPr>
                        <m:t>Π,</m:t>
                      </w:ins>
                    </m:r>
                    <m:sSup>
                      <m:sSupPr>
                        <m:ctrlPr>
                          <w:ins w:id="929" w:author="Gleb Radchenko" w:date="2016-02-18T19:05:00Z">
                            <w:rPr>
                              <w:rFonts w:ascii="Cambria Math" w:hAnsi="Cambria Math"/>
                              <w:szCs w:val="24"/>
                            </w:rPr>
                          </w:ins>
                        </m:ctrlPr>
                      </m:sSupPr>
                      <m:e>
                        <m:r>
                          <w:ins w:id="930" w:author="Gleb Radchenko" w:date="2016-02-18T19:05:00Z">
                            <m:rPr>
                              <m:scr m:val="script"/>
                              <m:sty m:val="p"/>
                            </m:rPr>
                            <w:rPr>
                              <w:rFonts w:ascii="Cambria Math" w:hAnsi="Cambria Math"/>
                            </w:rPr>
                            <m:t>I</m:t>
                          </w:ins>
                        </m:r>
                      </m:e>
                      <m:sup>
                        <m:r>
                          <w:ins w:id="931" w:author="Gleb Radchenko" w:date="2016-02-18T19:05:00Z">
                            <w:rPr>
                              <w:rFonts w:ascii="Cambria Math" w:hAnsi="Cambria Math"/>
                            </w:rPr>
                            <m:t>in</m:t>
                          </w:ins>
                        </m:r>
                      </m:sup>
                    </m:sSup>
                  </m:e>
                </m:d>
                <m:r>
                  <w:ins w:id="932" w:author="Gleb Radchenko" w:date="2016-02-18T19:05:00Z">
                    <m:rPr>
                      <m:sty m:val="p"/>
                    </m:rPr>
                    <w:rPr>
                      <w:rFonts w:ascii="Cambria Math" w:hAnsi="Cambria Math"/>
                    </w:rPr>
                    <m:t>+</m:t>
                  </w:ins>
                </m:r>
                <m:r>
                  <w:ins w:id="933" w:author="Gleb Radchenko" w:date="2016-02-18T19:05:00Z">
                    <w:rPr>
                      <w:rFonts w:ascii="Cambria Math" w:hAnsi="Cambria Math"/>
                    </w:rPr>
                    <m:t>α</m:t>
                  </w:ins>
                </m:r>
                <m:r>
                  <w:ins w:id="934" w:author="Gleb Radchenko" w:date="2016-02-18T19:05:00Z">
                    <m:rPr>
                      <m:sty m:val="p"/>
                    </m:rPr>
                    <w:rPr>
                      <w:rFonts w:ascii="Cambria Math" w:hAnsi="Cambria Math"/>
                    </w:rPr>
                    <m:t>,</m:t>
                  </w:ins>
                </m:r>
              </m:oMath>
            </m:oMathPara>
          </w:p>
        </w:tc>
        <w:tc>
          <w:tcPr>
            <w:tcW w:w="567" w:type="dxa"/>
            <w:hideMark/>
            <w:tcPrChange w:id="935" w:author="Gleb Radchenko" w:date="2016-02-18T19:05:00Z">
              <w:tcPr>
                <w:tcW w:w="567" w:type="dxa"/>
                <w:hideMark/>
              </w:tcPr>
            </w:tcPrChange>
          </w:tcPr>
          <w:p w14:paraId="6730E005" w14:textId="77777777" w:rsidR="00FD75DD" w:rsidRDefault="00FD75DD" w:rsidP="00B0372D">
            <w:pPr>
              <w:pStyle w:val="ispTextmain"/>
              <w:rPr>
                <w:ins w:id="936" w:author="Gleb Radchenko" w:date="2016-02-18T19:05:00Z"/>
              </w:rPr>
            </w:pPr>
          </w:p>
        </w:tc>
      </w:tr>
    </w:tbl>
    <w:p w14:paraId="311EB617" w14:textId="53215535" w:rsidR="00FD75DD" w:rsidRPr="003578D0" w:rsidRDefault="00FD75DD" w:rsidP="00FD75DD">
      <w:pPr>
        <w:pStyle w:val="ispTextmain"/>
        <w:rPr>
          <w:ins w:id="937" w:author="Gleb Radchenko" w:date="2016-02-18T19:05:00Z"/>
          <w:lang w:val="en-US"/>
          <w:rPrChange w:id="938" w:author="kwadraterry" w:date="2016-02-19T15:35:00Z">
            <w:rPr>
              <w:ins w:id="939" w:author="Gleb Radchenko" w:date="2016-02-18T19:05:00Z"/>
            </w:rPr>
          </w:rPrChange>
        </w:rPr>
      </w:pPr>
      <w:ins w:id="940" w:author="Gleb Radchenko" w:date="2016-02-18T19:05:00Z">
        <w:del w:id="941" w:author="kwadraterry" w:date="2016-02-19T15:34:00Z">
          <w:r w:rsidDel="003578D0">
            <w:delText>где</w:delText>
          </w:r>
        </w:del>
      </w:ins>
      <w:ins w:id="942" w:author="kwadraterry" w:date="2016-02-19T15:34:00Z">
        <w:r w:rsidR="003578D0">
          <w:rPr>
            <w:lang w:val="en-US"/>
          </w:rPr>
          <w:t>where</w:t>
        </w:r>
      </w:ins>
      <w:ins w:id="943" w:author="Gleb Radchenko" w:date="2016-02-18T19:05:00Z">
        <w:r w:rsidRPr="003578D0">
          <w:rPr>
            <w:lang w:val="en-US"/>
            <w:rPrChange w:id="944" w:author="kwadraterry" w:date="2016-02-19T15:36:00Z">
              <w:rPr/>
            </w:rPrChange>
          </w:rPr>
          <w:t xml:space="preserve"> </w:t>
        </w:r>
        <m:oMath>
          <m:r>
            <w:rPr>
              <w:rFonts w:ascii="Cambria Math" w:hAnsi="Cambria Math"/>
            </w:rPr>
            <m:t>τ</m:t>
          </m:r>
          <m:d>
            <m:dPr>
              <m:ctrlPr>
                <w:rPr>
                  <w:rFonts w:ascii="Cambria Math" w:hAnsi="Cambria Math"/>
                  <w:szCs w:val="24"/>
                </w:rPr>
              </m:ctrlPr>
            </m:dPr>
            <m:e>
              <m:r>
                <w:rPr>
                  <w:rFonts w:ascii="Cambria Math" w:hAnsi="Cambria Math"/>
                  <w:lang w:val="en-US"/>
                </w:rPr>
                <m:t>f</m:t>
              </m:r>
              <m:r>
                <w:rPr>
                  <w:rFonts w:ascii="Cambria Math" w:hAnsi="Cambria Math"/>
                  <w:lang w:val="en-US"/>
                  <w:rPrChange w:id="945" w:author="kwadraterry" w:date="2016-02-19T15:36:00Z">
                    <w:rPr>
                      <w:rFonts w:ascii="Cambria Math" w:hAnsi="Cambria Math"/>
                    </w:rPr>
                  </w:rPrChange>
                </w:rPr>
                <m:t>,</m:t>
              </m:r>
              <m:r>
                <m:rPr>
                  <m:sty m:val="p"/>
                </m:rPr>
                <w:rPr>
                  <w:rFonts w:ascii="Cambria Math" w:hAnsi="Cambria Math"/>
                </w:rPr>
                <m:t>Π</m:t>
              </m:r>
              <m:r>
                <m:rPr>
                  <m:sty m:val="p"/>
                </m:rPr>
                <w:rPr>
                  <w:rFonts w:ascii="Cambria Math" w:hAnsi="Cambria Math"/>
                  <w:lang w:val="en-US"/>
                  <w:rPrChange w:id="946" w:author="kwadraterry" w:date="2016-02-19T15:36:00Z">
                    <w:rPr>
                      <w:rFonts w:ascii="Cambria Math" w:hAnsi="Cambria Math"/>
                    </w:rPr>
                  </w:rPrChange>
                </w:rPr>
                <m:t>,</m:t>
              </m:r>
              <m:sSup>
                <m:sSupPr>
                  <m:ctrlPr>
                    <w:rPr>
                      <w:rFonts w:ascii="Cambria Math" w:hAnsi="Cambria Math"/>
                      <w:szCs w:val="24"/>
                    </w:rPr>
                  </m:ctrlPr>
                </m:sSupPr>
                <m:e>
                  <m:r>
                    <m:rPr>
                      <m:scr m:val="script"/>
                      <m:sty m:val="p"/>
                    </m:rPr>
                    <w:rPr>
                      <w:rFonts w:ascii="Cambria Math" w:hAnsi="Cambria Math"/>
                      <w:lang w:val="en-US"/>
                      <w:rPrChange w:id="947" w:author="kwadraterry" w:date="2016-02-19T15:36:00Z">
                        <w:rPr>
                          <w:rFonts w:ascii="Cambria Math" w:hAnsi="Cambria Math"/>
                        </w:rPr>
                      </w:rPrChange>
                    </w:rPr>
                    <m:t>I</m:t>
                  </m:r>
                </m:e>
                <m:sup>
                  <m:r>
                    <w:rPr>
                      <w:rFonts w:ascii="Cambria Math" w:hAnsi="Cambria Math"/>
                    </w:rPr>
                    <m:t>in</m:t>
                  </m:r>
                </m:sup>
              </m:sSup>
            </m:e>
          </m:d>
        </m:oMath>
        <w:r w:rsidRPr="003578D0">
          <w:rPr>
            <w:lang w:val="en-US"/>
            <w:rPrChange w:id="948" w:author="kwadraterry" w:date="2016-02-19T15:36:00Z">
              <w:rPr/>
            </w:rPrChange>
          </w:rPr>
          <w:t xml:space="preserve"> – </w:t>
        </w:r>
      </w:ins>
      <w:ins w:id="949" w:author="kwadraterry" w:date="2016-02-19T15:34:00Z">
        <w:r w:rsidR="003578D0" w:rsidRPr="003578D0">
          <w:rPr>
            <w:lang w:val="en-US"/>
            <w:rPrChange w:id="950" w:author="kwadraterry" w:date="2016-02-19T15:35:00Z">
              <w:rPr/>
            </w:rPrChange>
          </w:rPr>
          <w:t xml:space="preserve">a deterministic function </w:t>
        </w:r>
        <m:oMath>
          <m:r>
            <w:rPr>
              <w:rFonts w:ascii="Cambria Math" w:hAnsi="Cambria Math"/>
            </w:rPr>
            <m:t>f</m:t>
          </m:r>
        </m:oMath>
        <w:r w:rsidR="003578D0" w:rsidRPr="003578D0">
          <w:rPr>
            <w:lang w:val="en-US"/>
            <w:rPrChange w:id="951" w:author="kwadraterry" w:date="2016-02-19T15:35:00Z">
              <w:rPr/>
            </w:rPrChange>
          </w:rPr>
          <w:t xml:space="preserve"> that represents a dependency of execution time of function f that is running on a computer with a performance values vector </w:t>
        </w:r>
      </w:ins>
      <m:oMath>
        <m:r>
          <w:ins w:id="952" w:author="kwadraterry" w:date="2016-02-19T15:35:00Z">
            <m:rPr>
              <m:sty m:val="p"/>
            </m:rPr>
            <w:rPr>
              <w:rFonts w:ascii="Cambria Math" w:hAnsi="Cambria Math"/>
            </w:rPr>
            <m:t>Π</m:t>
          </w:ins>
        </m:r>
      </m:oMath>
      <w:ins w:id="953" w:author="kwadraterry" w:date="2016-02-19T15:34:00Z">
        <w:r w:rsidR="003578D0" w:rsidRPr="003578D0">
          <w:rPr>
            <w:lang w:val="en-US"/>
            <w:rPrChange w:id="954" w:author="kwadraterry" w:date="2016-02-19T15:35:00Z">
              <w:rPr/>
            </w:rPrChange>
          </w:rPr>
          <w:t xml:space="preserve"> on input information objects vector</w:t>
        </w:r>
      </w:ins>
      <w:ins w:id="955" w:author="kwadraterry" w:date="2016-02-19T15:35:00Z">
        <w:r w:rsidR="003578D0" w:rsidRPr="003578D0">
          <w:rPr>
            <w:lang w:val="en-US"/>
            <w:rPrChange w:id="956" w:author="kwadraterry" w:date="2016-02-19T15:35:00Z">
              <w:rPr>
                <w:lang w:val="en-US"/>
              </w:rPr>
            </w:rPrChange>
          </w:rPr>
          <w:t xml:space="preserve"> </w:t>
        </w:r>
        <m:oMath>
          <m:sSup>
            <m:sSupPr>
              <m:ctrlPr>
                <w:rPr>
                  <w:rFonts w:ascii="Cambria Math" w:hAnsi="Cambria Math"/>
                  <w:szCs w:val="24"/>
                </w:rPr>
              </m:ctrlPr>
            </m:sSupPr>
            <m:e>
              <m:r>
                <m:rPr>
                  <m:scr m:val="script"/>
                  <m:sty m:val="p"/>
                </m:rPr>
                <w:rPr>
                  <w:rFonts w:ascii="Cambria Math" w:hAnsi="Cambria Math"/>
                  <w:lang w:val="en-US"/>
                  <w:rPrChange w:id="957" w:author="kwadraterry" w:date="2016-02-19T15:35:00Z">
                    <w:rPr>
                      <w:rFonts w:ascii="Cambria Math" w:hAnsi="Cambria Math"/>
                    </w:rPr>
                  </w:rPrChange>
                </w:rPr>
                <m:t>I</m:t>
              </m:r>
            </m:e>
            <m:sup>
              <m:r>
                <w:rPr>
                  <w:rFonts w:ascii="Cambria Math" w:hAnsi="Cambria Math"/>
                </w:rPr>
                <m:t>in</m:t>
              </m:r>
            </m:sup>
          </m:sSup>
        </m:oMath>
      </w:ins>
      <w:ins w:id="958" w:author="Gleb Radchenko" w:date="2016-02-18T19:05:00Z">
        <w:del w:id="959" w:author="kwadraterry" w:date="2016-02-19T15:35:00Z">
          <w:r w:rsidDel="003578D0">
            <w:delText>детерминированная</w:delText>
          </w:r>
          <w:r w:rsidRPr="003578D0" w:rsidDel="003578D0">
            <w:rPr>
              <w:lang w:val="en-US"/>
              <w:rPrChange w:id="960" w:author="kwadraterry" w:date="2016-02-19T15:35:00Z">
                <w:rPr/>
              </w:rPrChange>
            </w:rPr>
            <w:delText xml:space="preserve"> </w:delText>
          </w:r>
          <w:r w:rsidDel="003578D0">
            <w:delText>функция</w:delText>
          </w:r>
          <w:r w:rsidRPr="003578D0" w:rsidDel="003578D0">
            <w:rPr>
              <w:lang w:val="en-US"/>
              <w:rPrChange w:id="961" w:author="kwadraterry" w:date="2016-02-19T15:35:00Z">
                <w:rPr/>
              </w:rPrChange>
            </w:rPr>
            <w:delText xml:space="preserve">, </w:delText>
          </w:r>
          <w:r w:rsidDel="003578D0">
            <w:delText>представляющая</w:delText>
          </w:r>
          <w:r w:rsidRPr="003578D0" w:rsidDel="003578D0">
            <w:rPr>
              <w:lang w:val="en-US"/>
              <w:rPrChange w:id="962" w:author="kwadraterry" w:date="2016-02-19T15:35:00Z">
                <w:rPr/>
              </w:rPrChange>
            </w:rPr>
            <w:delText xml:space="preserve"> </w:delText>
          </w:r>
          <w:r w:rsidDel="003578D0">
            <w:delText>зависимость</w:delText>
          </w:r>
          <w:r w:rsidRPr="003578D0" w:rsidDel="003578D0">
            <w:rPr>
              <w:lang w:val="en-US"/>
              <w:rPrChange w:id="963" w:author="kwadraterry" w:date="2016-02-19T15:35:00Z">
                <w:rPr/>
              </w:rPrChange>
            </w:rPr>
            <w:delText xml:space="preserve"> </w:delText>
          </w:r>
          <w:r w:rsidDel="003578D0">
            <w:delText>времени</w:delText>
          </w:r>
          <w:r w:rsidRPr="003578D0" w:rsidDel="003578D0">
            <w:rPr>
              <w:lang w:val="en-US"/>
              <w:rPrChange w:id="964" w:author="kwadraterry" w:date="2016-02-19T15:35:00Z">
                <w:rPr/>
              </w:rPrChange>
            </w:rPr>
            <w:delText xml:space="preserve"> </w:delText>
          </w:r>
          <w:r w:rsidDel="003578D0">
            <w:delText>выполнения</w:delText>
          </w:r>
          <w:r w:rsidRPr="003578D0" w:rsidDel="003578D0">
            <w:rPr>
              <w:lang w:val="en-US"/>
              <w:rPrChange w:id="965" w:author="kwadraterry" w:date="2016-02-19T15:35:00Z">
                <w:rPr/>
              </w:rPrChange>
            </w:rPr>
            <w:delText xml:space="preserve"> </w:delText>
          </w:r>
          <w:r w:rsidDel="003578D0">
            <w:delText>функции</w:delText>
          </w:r>
          <w:r w:rsidRPr="003578D0" w:rsidDel="003578D0">
            <w:rPr>
              <w:lang w:val="en-US"/>
              <w:rPrChange w:id="966" w:author="kwadraterry" w:date="2016-02-19T15:35:00Z">
                <w:rPr/>
              </w:rPrChange>
            </w:rPr>
            <w:delText xml:space="preserve"> </w:delText>
          </w:r>
          <m:oMath>
            <m:r>
              <w:rPr>
                <w:rFonts w:ascii="Cambria Math" w:hAnsi="Cambria Math"/>
              </w:rPr>
              <m:t>f</m:t>
            </m:r>
          </m:oMath>
          <w:r w:rsidRPr="003578D0" w:rsidDel="003578D0">
            <w:rPr>
              <w:lang w:val="en-US"/>
              <w:rPrChange w:id="967" w:author="kwadraterry" w:date="2016-02-19T15:35:00Z">
                <w:rPr/>
              </w:rPrChange>
            </w:rPr>
            <w:delText xml:space="preserve"> </w:delText>
          </w:r>
          <w:r w:rsidDel="003578D0">
            <w:delText>на</w:delText>
          </w:r>
          <w:r w:rsidRPr="003578D0" w:rsidDel="003578D0">
            <w:rPr>
              <w:lang w:val="en-US"/>
              <w:rPrChange w:id="968" w:author="kwadraterry" w:date="2016-02-19T15:35:00Z">
                <w:rPr/>
              </w:rPrChange>
            </w:rPr>
            <w:delText xml:space="preserve"> </w:delText>
          </w:r>
          <w:r w:rsidDel="003578D0">
            <w:delText>машине</w:delText>
          </w:r>
          <w:r w:rsidRPr="003578D0" w:rsidDel="003578D0">
            <w:rPr>
              <w:lang w:val="en-US"/>
              <w:rPrChange w:id="969" w:author="kwadraterry" w:date="2016-02-19T15:35:00Z">
                <w:rPr/>
              </w:rPrChange>
            </w:rPr>
            <w:delText xml:space="preserve"> </w:delText>
          </w:r>
          <w:r w:rsidDel="003578D0">
            <w:delText>с</w:delText>
          </w:r>
          <w:r w:rsidRPr="003578D0" w:rsidDel="003578D0">
            <w:rPr>
              <w:lang w:val="en-US"/>
              <w:rPrChange w:id="970" w:author="kwadraterry" w:date="2016-02-19T15:35:00Z">
                <w:rPr/>
              </w:rPrChange>
            </w:rPr>
            <w:delText xml:space="preserve"> </w:delText>
          </w:r>
          <w:r w:rsidDel="003578D0">
            <w:delText>вектором</w:delText>
          </w:r>
          <w:r w:rsidRPr="003578D0" w:rsidDel="003578D0">
            <w:rPr>
              <w:lang w:val="en-US"/>
              <w:rPrChange w:id="971" w:author="kwadraterry" w:date="2016-02-19T15:35:00Z">
                <w:rPr/>
              </w:rPrChange>
            </w:rPr>
            <w:delText xml:space="preserve"> </w:delText>
          </w:r>
          <w:r w:rsidDel="003578D0">
            <w:delText>характеристик</w:delText>
          </w:r>
          <w:r w:rsidRPr="003578D0" w:rsidDel="003578D0">
            <w:rPr>
              <w:lang w:val="en-US"/>
              <w:rPrChange w:id="972" w:author="kwadraterry" w:date="2016-02-19T15:35:00Z">
                <w:rPr/>
              </w:rPrChange>
            </w:rPr>
            <w:delText xml:space="preserve"> </w:delText>
          </w:r>
          <w:r w:rsidDel="003578D0">
            <w:delText>производительности</w:delText>
          </w:r>
          <w:r w:rsidRPr="003578D0" w:rsidDel="003578D0">
            <w:rPr>
              <w:lang w:val="en-US"/>
              <w:rPrChange w:id="973" w:author="kwadraterry" w:date="2016-02-19T15:35:00Z">
                <w:rPr/>
              </w:rPrChange>
            </w:rPr>
            <w:delText xml:space="preserve"> </w:delText>
          </w:r>
          <m:oMath>
            <m:r>
              <m:rPr>
                <m:sty m:val="p"/>
              </m:rPr>
              <w:rPr>
                <w:rFonts w:ascii="Cambria Math" w:hAnsi="Cambria Math"/>
              </w:rPr>
              <m:t>Π</m:t>
            </m:r>
          </m:oMath>
          <w:r w:rsidRPr="003578D0" w:rsidDel="003578D0">
            <w:rPr>
              <w:lang w:val="en-US"/>
              <w:rPrChange w:id="974" w:author="kwadraterry" w:date="2016-02-19T15:35:00Z">
                <w:rPr/>
              </w:rPrChange>
            </w:rPr>
            <w:delText xml:space="preserve"> </w:delText>
          </w:r>
          <w:r w:rsidDel="003578D0">
            <w:delText>от</w:delText>
          </w:r>
          <w:r w:rsidRPr="003578D0" w:rsidDel="003578D0">
            <w:rPr>
              <w:lang w:val="en-US"/>
              <w:rPrChange w:id="975" w:author="kwadraterry" w:date="2016-02-19T15:35:00Z">
                <w:rPr/>
              </w:rPrChange>
            </w:rPr>
            <w:delText xml:space="preserve"> </w:delText>
          </w:r>
          <w:r w:rsidDel="003578D0">
            <w:delText>вектора</w:delText>
          </w:r>
          <w:r w:rsidRPr="003578D0" w:rsidDel="003578D0">
            <w:rPr>
              <w:lang w:val="en-US"/>
              <w:rPrChange w:id="976" w:author="kwadraterry" w:date="2016-02-19T15:35:00Z">
                <w:rPr/>
              </w:rPrChange>
            </w:rPr>
            <w:delText xml:space="preserve"> </w:delText>
          </w:r>
          <w:r w:rsidDel="003578D0">
            <w:delText>входных</w:delText>
          </w:r>
          <w:r w:rsidRPr="003578D0" w:rsidDel="003578D0">
            <w:rPr>
              <w:lang w:val="en-US"/>
              <w:rPrChange w:id="977" w:author="kwadraterry" w:date="2016-02-19T15:35:00Z">
                <w:rPr/>
              </w:rPrChange>
            </w:rPr>
            <w:delText xml:space="preserve"> </w:delText>
          </w:r>
          <w:r w:rsidDel="003578D0">
            <w:delText>информационных</w:delText>
          </w:r>
          <w:r w:rsidRPr="003578D0" w:rsidDel="003578D0">
            <w:rPr>
              <w:lang w:val="en-US"/>
              <w:rPrChange w:id="978" w:author="kwadraterry" w:date="2016-02-19T15:35:00Z">
                <w:rPr/>
              </w:rPrChange>
            </w:rPr>
            <w:delText xml:space="preserve"> </w:delText>
          </w:r>
          <w:r w:rsidDel="003578D0">
            <w:delText>объектов</w:delText>
          </w:r>
          <w:r w:rsidRPr="003578D0" w:rsidDel="003578D0">
            <w:rPr>
              <w:lang w:val="en-US"/>
              <w:rPrChange w:id="979" w:author="kwadraterry" w:date="2016-02-19T15:35:00Z">
                <w:rPr/>
              </w:rPrChange>
            </w:rPr>
            <w:delText xml:space="preserve"> </w:delText>
          </w:r>
          <m:oMath>
            <m:sSup>
              <m:sSupPr>
                <m:ctrlPr>
                  <w:rPr>
                    <w:rFonts w:ascii="Cambria Math" w:hAnsi="Cambria Math"/>
                    <w:szCs w:val="24"/>
                  </w:rPr>
                </m:ctrlPr>
              </m:sSupPr>
              <m:e>
                <m:r>
                  <m:rPr>
                    <m:scr m:val="script"/>
                    <m:sty m:val="p"/>
                  </m:rPr>
                  <w:rPr>
                    <w:rFonts w:ascii="Cambria Math" w:hAnsi="Cambria Math"/>
                    <w:lang w:val="en-US"/>
                    <w:rPrChange w:id="980" w:author="kwadraterry" w:date="2016-02-19T15:35:00Z">
                      <w:rPr>
                        <w:rFonts w:ascii="Cambria Math" w:hAnsi="Cambria Math"/>
                      </w:rPr>
                    </w:rPrChange>
                  </w:rPr>
                  <m:t>I</m:t>
                </m:r>
              </m:e>
              <m:sup>
                <m:r>
                  <w:rPr>
                    <w:rFonts w:ascii="Cambria Math" w:hAnsi="Cambria Math"/>
                  </w:rPr>
                  <m:t>in</m:t>
                </m:r>
              </m:sup>
            </m:sSup>
          </m:oMath>
        </w:del>
        <w:r w:rsidRPr="003578D0">
          <w:rPr>
            <w:lang w:val="en-US"/>
            <w:rPrChange w:id="981" w:author="kwadraterry" w:date="2016-02-19T15:35:00Z">
              <w:rPr/>
            </w:rPrChange>
          </w:rPr>
          <w:t xml:space="preserve">, </w:t>
        </w:r>
        <m:oMath>
          <m:r>
            <w:rPr>
              <w:rFonts w:ascii="Cambria Math" w:hAnsi="Cambria Math"/>
            </w:rPr>
            <m:t>α</m:t>
          </m:r>
        </m:oMath>
        <w:r w:rsidRPr="003578D0">
          <w:rPr>
            <w:lang w:val="en-US"/>
            <w:rPrChange w:id="982" w:author="kwadraterry" w:date="2016-02-19T15:35:00Z">
              <w:rPr/>
            </w:rPrChange>
          </w:rPr>
          <w:t xml:space="preserve"> – </w:t>
        </w:r>
      </w:ins>
      <w:ins w:id="983" w:author="kwadraterry" w:date="2016-02-19T15:35:00Z">
        <w:r w:rsidR="003578D0" w:rsidRPr="003578D0">
          <w:rPr>
            <w:lang w:val="en-US"/>
          </w:rPr>
          <w:t>a stochastic value with the expected value</w:t>
        </w:r>
      </w:ins>
      <w:ins w:id="984" w:author="Gleb Radchenko" w:date="2016-02-18T19:05:00Z">
        <w:del w:id="985" w:author="kwadraterry" w:date="2016-02-19T15:35:00Z">
          <w:r w:rsidDel="003578D0">
            <w:delText>это</w:delText>
          </w:r>
          <w:r w:rsidRPr="003578D0" w:rsidDel="003578D0">
            <w:rPr>
              <w:lang w:val="en-US"/>
              <w:rPrChange w:id="986" w:author="kwadraterry" w:date="2016-02-19T15:35:00Z">
                <w:rPr/>
              </w:rPrChange>
            </w:rPr>
            <w:delText xml:space="preserve"> </w:delText>
          </w:r>
          <w:r w:rsidDel="003578D0">
            <w:delText>стохастическая</w:delText>
          </w:r>
          <w:r w:rsidRPr="003578D0" w:rsidDel="003578D0">
            <w:rPr>
              <w:lang w:val="en-US"/>
              <w:rPrChange w:id="987" w:author="kwadraterry" w:date="2016-02-19T15:35:00Z">
                <w:rPr/>
              </w:rPrChange>
            </w:rPr>
            <w:delText xml:space="preserve"> </w:delText>
          </w:r>
          <w:r w:rsidDel="003578D0">
            <w:delText>величина</w:delText>
          </w:r>
          <w:r w:rsidRPr="003578D0" w:rsidDel="003578D0">
            <w:rPr>
              <w:lang w:val="en-US"/>
              <w:rPrChange w:id="988" w:author="kwadraterry" w:date="2016-02-19T15:35:00Z">
                <w:rPr/>
              </w:rPrChange>
            </w:rPr>
            <w:delText xml:space="preserve"> </w:delText>
          </w:r>
          <w:r w:rsidDel="003578D0">
            <w:delText>с</w:delText>
          </w:r>
          <w:r w:rsidRPr="003578D0" w:rsidDel="003578D0">
            <w:rPr>
              <w:lang w:val="en-US"/>
              <w:rPrChange w:id="989" w:author="kwadraterry" w:date="2016-02-19T15:35:00Z">
                <w:rPr/>
              </w:rPrChange>
            </w:rPr>
            <w:delText xml:space="preserve"> </w:delText>
          </w:r>
          <w:r w:rsidDel="003578D0">
            <w:delText>нулевым</w:delText>
          </w:r>
          <w:r w:rsidRPr="003578D0" w:rsidDel="003578D0">
            <w:rPr>
              <w:lang w:val="en-US"/>
              <w:rPrChange w:id="990" w:author="kwadraterry" w:date="2016-02-19T15:35:00Z">
                <w:rPr/>
              </w:rPrChange>
            </w:rPr>
            <w:delText xml:space="preserve"> </w:delText>
          </w:r>
          <w:r w:rsidDel="003578D0">
            <w:delText>математическим</w:delText>
          </w:r>
          <w:r w:rsidRPr="003578D0" w:rsidDel="003578D0">
            <w:rPr>
              <w:lang w:val="en-US"/>
              <w:rPrChange w:id="991" w:author="kwadraterry" w:date="2016-02-19T15:35:00Z">
                <w:rPr/>
              </w:rPrChange>
            </w:rPr>
            <w:delText xml:space="preserve"> </w:delText>
          </w:r>
          <w:r w:rsidDel="003578D0">
            <w:delText>ожиданием</w:delText>
          </w:r>
          <w:r w:rsidRPr="003578D0" w:rsidDel="003578D0">
            <w:rPr>
              <w:lang w:val="en-US"/>
              <w:rPrChange w:id="992" w:author="kwadraterry" w:date="2016-02-19T15:35:00Z">
                <w:rPr/>
              </w:rPrChange>
            </w:rPr>
            <w:delText xml:space="preserve"> </w:delText>
          </w:r>
          <w:r w:rsidRPr="003578D0" w:rsidDel="003578D0">
            <w:rPr>
              <w:lang w:val="en-US"/>
              <w:rPrChange w:id="993" w:author="kwadraterry" w:date="2016-02-19T15:35:00Z">
                <w:rPr/>
              </w:rPrChange>
            </w:rPr>
            <w:br/>
          </w:r>
        </w:del>
      </w:ins>
      <w:ins w:id="994" w:author="kwadraterry" w:date="2016-02-19T15:35:00Z">
        <w:r w:rsidR="003578D0">
          <w:rPr>
            <w:lang w:val="en-US"/>
          </w:rPr>
          <w:t xml:space="preserve"> </w:t>
        </w:r>
      </w:ins>
      <w:ins w:id="995" w:author="Gleb Radchenko" w:date="2016-02-18T19:05:00Z">
        <w:r w:rsidRPr="003578D0">
          <w:rPr>
            <w:lang w:val="en-US"/>
            <w:rPrChange w:id="996" w:author="kwadraterry" w:date="2016-02-19T15:35:00Z">
              <w:rPr/>
            </w:rPrChange>
          </w:rP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lang w:val="en-US"/>
              <w:rPrChange w:id="997" w:author="kwadraterry" w:date="2016-02-19T15:35:00Z">
                <w:rPr>
                  <w:rFonts w:ascii="Cambria Math" w:hAnsi="Cambria Math"/>
                </w:rPr>
              </w:rPrChange>
            </w:rPr>
            <m:t>=0</m:t>
          </m:r>
        </m:oMath>
        <w:r w:rsidRPr="003578D0">
          <w:rPr>
            <w:lang w:val="en-US"/>
            <w:rPrChange w:id="998" w:author="kwadraterry" w:date="2016-02-19T15:35:00Z">
              <w:rPr/>
            </w:rPrChange>
          </w:rPr>
          <w:t xml:space="preserve">), </w:t>
        </w:r>
      </w:ins>
      <w:ins w:id="999" w:author="kwadraterry" w:date="2016-02-19T15:35:00Z">
        <w:r w:rsidR="003578D0" w:rsidRPr="003578D0">
          <w:rPr>
            <w:lang w:val="en-US"/>
          </w:rPr>
          <w:t>that represents factors that our model does not account for.</w:t>
        </w:r>
      </w:ins>
      <w:ins w:id="1000" w:author="Gleb Radchenko" w:date="2016-02-18T19:05:00Z">
        <w:del w:id="1001" w:author="kwadraterry" w:date="2016-02-19T15:35:00Z">
          <w:r w:rsidDel="003578D0">
            <w:delText>представляющая</w:delText>
          </w:r>
          <w:r w:rsidRPr="003578D0" w:rsidDel="003578D0">
            <w:rPr>
              <w:lang w:val="en-US"/>
              <w:rPrChange w:id="1002" w:author="kwadraterry" w:date="2016-02-19T15:35:00Z">
                <w:rPr/>
              </w:rPrChange>
            </w:rPr>
            <w:delText xml:space="preserve"> </w:delText>
          </w:r>
          <w:r w:rsidDel="003578D0">
            <w:delText>факторы</w:delText>
          </w:r>
          <w:r w:rsidRPr="003578D0" w:rsidDel="003578D0">
            <w:rPr>
              <w:lang w:val="en-US"/>
              <w:rPrChange w:id="1003" w:author="kwadraterry" w:date="2016-02-19T15:35:00Z">
                <w:rPr/>
              </w:rPrChange>
            </w:rPr>
            <w:delText xml:space="preserve">, </w:delText>
          </w:r>
          <w:r w:rsidDel="003578D0">
            <w:delText>не</w:delText>
          </w:r>
          <w:r w:rsidRPr="003578D0" w:rsidDel="003578D0">
            <w:rPr>
              <w:lang w:val="en-US"/>
              <w:rPrChange w:id="1004" w:author="kwadraterry" w:date="2016-02-19T15:35:00Z">
                <w:rPr/>
              </w:rPrChange>
            </w:rPr>
            <w:delText xml:space="preserve"> </w:delText>
          </w:r>
          <w:r w:rsidDel="003578D0">
            <w:delText>входящие</w:delText>
          </w:r>
          <w:r w:rsidRPr="003578D0" w:rsidDel="003578D0">
            <w:rPr>
              <w:lang w:val="en-US"/>
              <w:rPrChange w:id="1005" w:author="kwadraterry" w:date="2016-02-19T15:35:00Z">
                <w:rPr/>
              </w:rPrChange>
            </w:rPr>
            <w:delText xml:space="preserve"> </w:delText>
          </w:r>
          <w:r w:rsidDel="003578D0">
            <w:delText>в</w:delText>
          </w:r>
          <w:r w:rsidRPr="003578D0" w:rsidDel="003578D0">
            <w:rPr>
              <w:lang w:val="en-US"/>
              <w:rPrChange w:id="1006" w:author="kwadraterry" w:date="2016-02-19T15:35:00Z">
                <w:rPr/>
              </w:rPrChange>
            </w:rPr>
            <w:delText xml:space="preserve"> </w:delText>
          </w:r>
          <w:r w:rsidDel="003578D0">
            <w:delText>разрабатываемую</w:delText>
          </w:r>
          <w:r w:rsidRPr="003578D0" w:rsidDel="003578D0">
            <w:rPr>
              <w:lang w:val="en-US"/>
              <w:rPrChange w:id="1007" w:author="kwadraterry" w:date="2016-02-19T15:35:00Z">
                <w:rPr/>
              </w:rPrChange>
            </w:rPr>
            <w:delText xml:space="preserve"> </w:delText>
          </w:r>
          <w:r w:rsidDel="003578D0">
            <w:delText>модель</w:delText>
          </w:r>
          <w:r w:rsidRPr="003578D0" w:rsidDel="003578D0">
            <w:rPr>
              <w:lang w:val="en-US"/>
              <w:rPrChange w:id="1008" w:author="kwadraterry" w:date="2016-02-19T15:35:00Z">
                <w:rPr/>
              </w:rPrChange>
            </w:rPr>
            <w:delText>.</w:delText>
          </w:r>
        </w:del>
      </w:ins>
    </w:p>
    <w:p w14:paraId="570FA72C" w14:textId="77777777" w:rsidR="003578D0" w:rsidRDefault="003578D0" w:rsidP="000F0A48">
      <w:pPr>
        <w:pStyle w:val="a3"/>
        <w:spacing w:after="0" w:line="240" w:lineRule="auto"/>
        <w:ind w:firstLine="425"/>
        <w:rPr>
          <w:ins w:id="1009" w:author="kwadraterry" w:date="2016-02-19T15:36:00Z"/>
        </w:rPr>
      </w:pPr>
      <w:ins w:id="1010" w:author="kwadraterry" w:date="2016-02-19T15:36:00Z">
        <w:r w:rsidRPr="003578D0">
          <w:t>In order to estimate execution time we need to store a statistical data about every task execution.  After every execution this data gets saved into the database: execution parameters, performance values vector, execution time and generated data size. Performance values vector includes but is not limited to a number of processing cores and allocated RAM size.</w:t>
        </w:r>
      </w:ins>
    </w:p>
    <w:p w14:paraId="577D91FA" w14:textId="77777777" w:rsidR="003578D0" w:rsidRDefault="003578D0" w:rsidP="000F0A48">
      <w:pPr>
        <w:pStyle w:val="a3"/>
        <w:spacing w:after="0" w:line="240" w:lineRule="auto"/>
        <w:ind w:firstLine="425"/>
        <w:rPr>
          <w:ins w:id="1011" w:author="kwadraterry" w:date="2016-02-19T15:36:00Z"/>
        </w:rPr>
      </w:pPr>
    </w:p>
    <w:p w14:paraId="0B35B3F2" w14:textId="77777777" w:rsidR="003578D0" w:rsidRDefault="003578D0" w:rsidP="000F0A48">
      <w:pPr>
        <w:pStyle w:val="a3"/>
        <w:spacing w:after="0" w:line="240" w:lineRule="auto"/>
        <w:ind w:firstLine="425"/>
        <w:rPr>
          <w:ins w:id="1012" w:author="kwadraterry" w:date="2016-02-19T15:36:00Z"/>
        </w:rPr>
      </w:pPr>
    </w:p>
    <w:p w14:paraId="418980DC" w14:textId="77777777" w:rsidR="003578D0" w:rsidRDefault="003578D0" w:rsidP="000F0A48">
      <w:pPr>
        <w:pStyle w:val="a3"/>
        <w:spacing w:after="0" w:line="240" w:lineRule="auto"/>
        <w:ind w:firstLine="425"/>
        <w:rPr>
          <w:ins w:id="1013" w:author="kwadraterry" w:date="2016-02-19T15:36:00Z"/>
        </w:rPr>
      </w:pPr>
    </w:p>
    <w:p w14:paraId="023C52BF" w14:textId="2645097B" w:rsidR="00FD75DD" w:rsidDel="003578D0" w:rsidRDefault="00FD75DD" w:rsidP="00FD75DD">
      <w:pPr>
        <w:pStyle w:val="ispTextmain"/>
        <w:rPr>
          <w:ins w:id="1014" w:author="Gleb Radchenko" w:date="2016-02-18T19:05:00Z"/>
          <w:del w:id="1015" w:author="kwadraterry" w:date="2016-02-19T15:36:00Z"/>
        </w:rPr>
      </w:pPr>
      <w:ins w:id="1016" w:author="Gleb Radchenko" w:date="2016-02-18T19:05:00Z">
        <w:del w:id="1017" w:author="kwadraterry" w:date="2016-02-19T15:36:00Z">
          <w:r w:rsidDel="003578D0">
            <w:delText>Таким образом, для оценки времени выполнения задач необходимо обеспечить сбор и хранение статистики запусков по всем классам задач. После каждого запуска задачи в базе данных сохраняется следующая информация: значения параметров запуска, вектор характеристик производительности вычислительной машины, включая количество выделенных процессорных ядер и объем выделенной оперативной памяти, время выполнения и объем сгенерированных выходных данных.</w:delText>
          </w:r>
        </w:del>
      </w:ins>
    </w:p>
    <w:p w14:paraId="510B3892" w14:textId="77777777" w:rsidR="00FD75DD" w:rsidRPr="003578D0" w:rsidRDefault="00FD75DD" w:rsidP="000F0A48">
      <w:pPr>
        <w:pStyle w:val="a3"/>
        <w:spacing w:after="0" w:line="240" w:lineRule="auto"/>
        <w:ind w:firstLine="425"/>
        <w:rPr>
          <w:ins w:id="1018" w:author="Gleb Radchenko" w:date="2016-02-18T19:05:00Z"/>
          <w:rPrChange w:id="1019" w:author="kwadraterry" w:date="2016-02-19T15:36:00Z">
            <w:rPr>
              <w:ins w:id="1020" w:author="Gleb Radchenko" w:date="2016-02-18T19:05:00Z"/>
            </w:rPr>
          </w:rPrChange>
        </w:rPr>
      </w:pPr>
    </w:p>
    <w:p w14:paraId="633B93D2" w14:textId="77777777" w:rsidR="00FD75DD" w:rsidRPr="003578D0" w:rsidRDefault="00FD75DD" w:rsidP="000F0A48">
      <w:pPr>
        <w:pStyle w:val="a3"/>
        <w:spacing w:after="0" w:line="240" w:lineRule="auto"/>
        <w:ind w:firstLine="425"/>
        <w:rPr>
          <w:ins w:id="1021" w:author="Gleb Radchenko" w:date="2016-02-18T19:05:00Z"/>
          <w:rPrChange w:id="1022" w:author="kwadraterry" w:date="2016-02-19T15:36:00Z">
            <w:rPr>
              <w:ins w:id="1023" w:author="Gleb Radchenko" w:date="2016-02-18T19:05:00Z"/>
            </w:rPr>
          </w:rPrChange>
        </w:rPr>
      </w:pPr>
    </w:p>
    <w:p w14:paraId="0B722C59" w14:textId="27311FE7" w:rsidR="000F0A48" w:rsidRPr="004F62D1" w:rsidDel="003578D0" w:rsidRDefault="000F0A48" w:rsidP="000F0A48">
      <w:pPr>
        <w:pStyle w:val="a3"/>
        <w:spacing w:after="0" w:line="240" w:lineRule="auto"/>
        <w:ind w:firstLine="425"/>
        <w:rPr>
          <w:del w:id="1024" w:author="kwadraterry" w:date="2016-02-19T15:37:00Z"/>
        </w:rPr>
      </w:pPr>
      <w:del w:id="1025" w:author="kwadraterry" w:date="2016-02-19T15:37:00Z">
        <w:r w:rsidRPr="004F62D1" w:rsidDel="003578D0">
          <w:delTex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delText>
        </w:r>
      </w:del>
    </w:p>
    <w:p w14:paraId="361C117F" w14:textId="2D256896" w:rsidR="000F0A48" w:rsidRPr="004F62D1" w:rsidDel="003578D0" w:rsidRDefault="000F0A48" w:rsidP="000F0A48">
      <w:pPr>
        <w:pStyle w:val="a3"/>
        <w:spacing w:after="0" w:line="240" w:lineRule="auto"/>
        <w:ind w:firstLine="425"/>
        <w:rPr>
          <w:del w:id="1026" w:author="kwadraterry" w:date="2016-02-19T15:37:00Z"/>
        </w:rPr>
      </w:pPr>
      <w:del w:id="1027" w:author="kwadraterry" w:date="2016-02-19T15:37:00Z">
        <w:r w:rsidRPr="004F62D1" w:rsidDel="003578D0">
          <w:delText>1) input data volume estimation function;</w:delText>
        </w:r>
      </w:del>
    </w:p>
    <w:p w14:paraId="6DD813B2" w14:textId="0F2A17D7" w:rsidR="000F0A48" w:rsidRPr="004F62D1" w:rsidDel="003578D0" w:rsidRDefault="000F0A48" w:rsidP="000F0A48">
      <w:pPr>
        <w:pStyle w:val="a3"/>
        <w:spacing w:after="0" w:line="240" w:lineRule="auto"/>
        <w:ind w:firstLine="425"/>
        <w:rPr>
          <w:del w:id="1028" w:author="kwadraterry" w:date="2016-02-19T15:37:00Z"/>
        </w:rPr>
      </w:pPr>
      <w:del w:id="1029" w:author="kwadraterry" w:date="2016-02-19T15:37:00Z">
        <w:r w:rsidRPr="004F62D1" w:rsidDel="003578D0">
          <w:delText>2) task execution time estimation function on a computer with a given performance values vector.</w:delText>
        </w:r>
      </w:del>
    </w:p>
    <w:p w14:paraId="15787659" w14:textId="6E357202" w:rsidR="000F0A48" w:rsidRPr="004F62D1" w:rsidDel="003578D0" w:rsidRDefault="000F0A48" w:rsidP="000F0A48">
      <w:pPr>
        <w:pStyle w:val="a3"/>
        <w:spacing w:after="0" w:line="240" w:lineRule="auto"/>
        <w:ind w:firstLine="425"/>
        <w:rPr>
          <w:del w:id="1030" w:author="kwadraterry" w:date="2016-02-19T15:37:00Z"/>
        </w:rPr>
      </w:pPr>
      <w:del w:id="1031" w:author="kwadraterry" w:date="2016-02-19T15:37:00Z">
        <w:r w:rsidRPr="004F62D1" w:rsidDel="003578D0">
          <w:delText xml:space="preserve">Execution time of a function </w:delText>
        </w:r>
        <m:oMath>
          <m:r>
            <w:rPr>
              <w:rFonts w:ascii="Cambria Math" w:hAnsi="Cambria Math"/>
            </w:rPr>
            <m:t>f</m:t>
          </m:r>
        </m:oMath>
        <w:r w:rsidRPr="004F62D1" w:rsidDel="003578D0">
          <w:delText xml:space="preserve"> on a given computer with a performance values vector p can be defined as an operator that takes input information objects vector </w:delText>
        </w:r>
        <m:oMath>
          <m:r>
            <w:rPr>
              <w:rFonts w:ascii="Cambria Math" w:hAnsi="Cambria Math"/>
            </w:rPr>
            <m:t>lin</m:t>
          </m:r>
        </m:oMath>
        <w:r w:rsidRPr="004F62D1" w:rsidDel="003578D0">
          <w:delTex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branch prediction rate, etc.  In order to account for this inherent inaccuracy, execution time estimate can be modelled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M[V] = 0 that represents factors that our model does not account for.  </w:delText>
        </w:r>
      </w:del>
    </w:p>
    <w:p w14:paraId="4960F059" w14:textId="7C179B56" w:rsidR="000F0A48" w:rsidRPr="00B92659" w:rsidRDefault="000F0A48" w:rsidP="000F0A48">
      <w:pPr>
        <w:pStyle w:val="a3"/>
        <w:spacing w:after="0" w:line="240" w:lineRule="auto"/>
        <w:ind w:firstLine="425"/>
      </w:pPr>
      <w:del w:id="1032" w:author="kwadraterry" w:date="2016-02-19T15:37:00Z">
        <w:r w:rsidRPr="004F62D1" w:rsidDel="003578D0">
          <w:delText>In order to estimate execution time we need to store a statistical data about every task execution.  After every execution this data gets saved into the database: execution parameters, performance values vector, execution time and generated data size. Performance values vector includes but is not limited to a number of processing cores and allocated RAM size.</w:delText>
        </w:r>
      </w:del>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r w:rsidR="00A56F2F" w:rsidRPr="00A56F2F">
        <w:t>T,E,init,fin</w:t>
      </w:r>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lastRenderedPageBreak/>
        <w:t>Weight S(e) of arc e defines the amount of data to be transmitted by arc e from the task associated with vertex init(e) to the task associated with vertex fin(e).</w:t>
      </w:r>
    </w:p>
    <w:p w14:paraId="3AD3A573" w14:textId="77777777" w:rsidR="008762C6" w:rsidRDefault="008762C6" w:rsidP="008762C6">
      <w:pPr>
        <w:pStyle w:val="a3"/>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Implement this algorithm in the CloudSim cloud evironment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BD00DA" w:rsidRDefault="00BD00DA"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BD00DA" w:rsidRDefault="00BD00DA"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BD00DA" w:rsidRDefault="00BD00DA"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BD00DA" w:rsidRDefault="00BD00DA"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 xml:space="preserve">The nodes are combined into groups. We assume that the nodes within the group are connected in the topology of "each-to-each", where a maximum capacity of connections between any two nodes </w:t>
      </w:r>
      <w:r w:rsidR="00822DC3">
        <w:lastRenderedPageBreak/>
        <w:t>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BD00DA"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 xml:space="preserve">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w:t>
      </w:r>
      <w:r w:rsidRPr="00BB516B">
        <w:lastRenderedPageBreak/>
        <w:t>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r w:rsidR="00303AB7">
        <w:rPr>
          <w:color w:val="000000"/>
        </w:rPr>
        <w:t>Cloud</w:t>
      </w:r>
      <w:r w:rsidR="006B56FC">
        <w:rPr>
          <w:color w:val="000000"/>
        </w:rPr>
        <w:t>Sim</w:t>
      </w:r>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 xml:space="preserve">Thus, the task priority is directly determined by the priority of all its dependent tasks. Assign tasks to the resources as follows: a task with a higher priority if all the </w:t>
      </w:r>
      <w:r>
        <w:lastRenderedPageBreak/>
        <w:t>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TaskGraph G(T, E), TaskDistributionList, ResourcesSet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TaskList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TaskLis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TaskDistributionList</w:t>
            </w:r>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TaskList, ResourcesSet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Sort TaskList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TaskList</w:t>
            </w:r>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BD00DA"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lastRenderedPageBreak/>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task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r w:rsidR="00DB560C" w:rsidRPr="00DB560C">
        <w:t>T_x</w:t>
      </w:r>
      <w:r>
        <w:t>.</w:t>
      </w:r>
    </w:p>
    <w:p w14:paraId="34545F1D" w14:textId="77777777" w:rsidR="00655715" w:rsidRDefault="00905539" w:rsidP="00905539">
      <w:pPr>
        <w:jc w:val="both"/>
      </w:pPr>
      <w:r>
        <w:t>Figure 3 shows the pseudo-code for algorithm of problem-oriented work flow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TaskGraph G(T, E), TaskDistributionList, ResourcesSet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TaskList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TaskLis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Update TaskDistributionList</w:t>
            </w:r>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TaskList, ResourcesSet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Sort TaskList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TaskList</w:t>
            </w:r>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lastRenderedPageBreak/>
        <w:t>Implementation</w:t>
      </w:r>
    </w:p>
    <w:p w14:paraId="2066EB18" w14:textId="77777777" w:rsidR="00BF68D8" w:rsidRDefault="00BF68D8" w:rsidP="005A56B8">
      <w:pPr>
        <w:ind w:firstLine="216"/>
        <w:jc w:val="both"/>
      </w:pPr>
      <w:r>
        <w:t xml:space="preserve">In order to assess the proposed algorithm’s efficiency, we had to develop a benchmark using CloudSim cloud environment simulation platform. We have implemented the PO-HEFT algorithm itself, as well as a naive bruteforc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bruteforce, we could not benchmark agains it on all but the most trivial use cases. Hence why the PO-HEFT algorithm have only been benchmarked agains CloudSim’s own built-in space-shared scheduling policy which internally uses round-robin for VM scheduling. </w:t>
      </w:r>
    </w:p>
    <w:p w14:paraId="1D9B0312" w14:textId="77777777" w:rsidR="007A1CE1" w:rsidRPr="007A1CE1" w:rsidRDefault="00BF68D8" w:rsidP="005A56B8">
      <w:pPr>
        <w:ind w:firstLine="216"/>
        <w:jc w:val="both"/>
      </w:pPr>
      <w:r>
        <w:t>The algorithm was implemented as a number of Java classes so that CloudSim can use it as the simulated cloud environment’s scheduler. We have implemented both a custom DatacenterBroker in order to schedule VMs in a data center and a custom CloudletScheduler in order to schedule tasks (cloudlets in CloudSim’s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CloudSim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In this article, we described the PO-HEFT scheduling algorithm, which aims to provide an efficient workflow scheduling in heterogenous distributed cloud environments. The main distinctive feature of this algorithm is it's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CloudSim cloud environment simulation software. As a benchmark we used CloudSim's built-in scheduler called "space-shared scheduling policy" which uses round-robin for resource provisioning and virtual machines creation. </w:t>
      </w:r>
      <w:r w:rsidRPr="00137358">
        <w:rPr>
          <w:smallCaps w:val="0"/>
          <w:noProof w:val="0"/>
          <w:spacing w:val="-1"/>
        </w:rPr>
        <w:lastRenderedPageBreak/>
        <w:t>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7C5DED4A" w14:textId="38BBE4DF" w:rsidR="00BD00DA" w:rsidRPr="00BD00DA" w:rsidRDefault="00EA4E86" w:rsidP="00BD00DA">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BD00DA" w:rsidRPr="00BD00DA">
        <w:rPr>
          <w:noProof/>
          <w:sz w:val="16"/>
          <w:szCs w:val="24"/>
        </w:rPr>
        <w:t>[1]</w:t>
      </w:r>
      <w:r w:rsidR="00BD00DA" w:rsidRPr="00BD00DA">
        <w:rPr>
          <w:noProof/>
          <w:sz w:val="16"/>
          <w:szCs w:val="24"/>
        </w:rPr>
        <w:tab/>
        <w:t xml:space="preserve">S. V. Kovalchuk, P. A. Smirnov, K. V. Knyazkov, A. S. Zagarskikh, and A. V. Boukhanovsky, “Knowledge-based expressive technologies within cloud computing environments,” </w:t>
      </w:r>
      <w:r w:rsidR="00BD00DA" w:rsidRPr="00BD00DA">
        <w:rPr>
          <w:i/>
          <w:iCs/>
          <w:noProof/>
          <w:sz w:val="16"/>
          <w:szCs w:val="24"/>
        </w:rPr>
        <w:t>Adv. Intell. Syst. Comput.</w:t>
      </w:r>
      <w:r w:rsidR="00BD00DA" w:rsidRPr="00BD00DA">
        <w:rPr>
          <w:noProof/>
          <w:sz w:val="16"/>
          <w:szCs w:val="24"/>
        </w:rPr>
        <w:t>, vol. 279, pp. 1–11, 2014.</w:t>
      </w:r>
    </w:p>
    <w:p w14:paraId="3A65394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2]</w:t>
      </w:r>
      <w:r w:rsidRPr="00BD00DA">
        <w:rPr>
          <w:noProof/>
          <w:sz w:val="16"/>
          <w:szCs w:val="24"/>
        </w:rPr>
        <w:tab/>
        <w:t xml:space="preserve">D. I. Savchenko, G. I. Radchenko, and O. Taipale, “Microservices validation: Mjolnirr platform case study,” </w:t>
      </w:r>
      <w:r w:rsidRPr="00BD00DA">
        <w:rPr>
          <w:i/>
          <w:iCs/>
          <w:noProof/>
          <w:sz w:val="16"/>
          <w:szCs w:val="24"/>
        </w:rPr>
        <w:t>2015 38th Int. Conv. Inf. Commun. Technol. Electron. Microelectron. MIPRO 2015 - Proc.</w:t>
      </w:r>
      <w:r w:rsidRPr="00BD00DA">
        <w:rPr>
          <w:noProof/>
          <w:sz w:val="16"/>
          <w:szCs w:val="24"/>
        </w:rPr>
        <w:t>, pp. 235–240, 2015.</w:t>
      </w:r>
    </w:p>
    <w:p w14:paraId="58541DE8"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3]</w:t>
      </w:r>
      <w:r w:rsidRPr="00BD00DA">
        <w:rPr>
          <w:noProof/>
          <w:sz w:val="16"/>
          <w:szCs w:val="24"/>
        </w:rPr>
        <w:tab/>
        <w:t xml:space="preserve">J. Thones, “Microservices,” </w:t>
      </w:r>
      <w:r w:rsidRPr="00BD00DA">
        <w:rPr>
          <w:i/>
          <w:iCs/>
          <w:noProof/>
          <w:sz w:val="16"/>
          <w:szCs w:val="24"/>
        </w:rPr>
        <w:t>IEEE Softw.</w:t>
      </w:r>
      <w:r w:rsidRPr="00BD00DA">
        <w:rPr>
          <w:noProof/>
          <w:sz w:val="16"/>
          <w:szCs w:val="24"/>
        </w:rPr>
        <w:t>, vol. 32, no. 1, pp. 116–116, 2015.</w:t>
      </w:r>
    </w:p>
    <w:p w14:paraId="2E0C2C7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4]</w:t>
      </w:r>
      <w:r w:rsidRPr="00BD00DA">
        <w:rPr>
          <w:noProof/>
          <w:sz w:val="16"/>
          <w:szCs w:val="24"/>
        </w:rPr>
        <w:tab/>
        <w:t xml:space="preserve">H. Kobashi, S. Kawata, Y. Manabe, M. Matsumoto, H. Usami, and D. Barada, “PSE park: Framework for problem solving environments,” </w:t>
      </w:r>
      <w:r w:rsidRPr="00BD00DA">
        <w:rPr>
          <w:i/>
          <w:iCs/>
          <w:noProof/>
          <w:sz w:val="16"/>
          <w:szCs w:val="24"/>
        </w:rPr>
        <w:t>J. Converg. Inf. Technol.</w:t>
      </w:r>
      <w:r w:rsidRPr="00BD00DA">
        <w:rPr>
          <w:noProof/>
          <w:sz w:val="16"/>
          <w:szCs w:val="24"/>
        </w:rPr>
        <w:t>, vol. 5, no. 4, pp. 225–239, 2010.</w:t>
      </w:r>
    </w:p>
    <w:p w14:paraId="2411B8C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5]</w:t>
      </w:r>
      <w:r w:rsidRPr="00BD00DA">
        <w:rPr>
          <w:noProof/>
          <w:sz w:val="16"/>
          <w:szCs w:val="24"/>
        </w:rPr>
        <w:tab/>
        <w:t xml:space="preserve">E. DEELMAN, D. GANNON, M. SHIELDS, and I. TAYLOR, “Workflows and e-Science : An overview of workflow system features and capabilities,” </w:t>
      </w:r>
      <w:r w:rsidRPr="00BD00DA">
        <w:rPr>
          <w:i/>
          <w:iCs/>
          <w:noProof/>
          <w:sz w:val="16"/>
          <w:szCs w:val="24"/>
        </w:rPr>
        <w:t>FGCS. Futur. Gener. Comput. Syst.</w:t>
      </w:r>
      <w:r w:rsidRPr="00BD00DA">
        <w:rPr>
          <w:noProof/>
          <w:sz w:val="16"/>
          <w:szCs w:val="24"/>
        </w:rPr>
        <w:t>, vol. 25, no. 5, pp. 528–540.</w:t>
      </w:r>
    </w:p>
    <w:p w14:paraId="56E98573"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6]</w:t>
      </w:r>
      <w:r w:rsidRPr="00BD00DA">
        <w:rPr>
          <w:noProof/>
          <w:sz w:val="16"/>
          <w:szCs w:val="24"/>
        </w:rPr>
        <w:tab/>
        <w:t xml:space="preserve">A. Shamakina, “Brokering service for supporting problem-oriented grid environments,” </w:t>
      </w:r>
      <w:r w:rsidRPr="00BD00DA">
        <w:rPr>
          <w:i/>
          <w:iCs/>
          <w:noProof/>
          <w:sz w:val="16"/>
          <w:szCs w:val="24"/>
        </w:rPr>
        <w:t>UNICORE Summit 2012, Proc.</w:t>
      </w:r>
      <w:r w:rsidRPr="00BD00DA">
        <w:rPr>
          <w:noProof/>
          <w:sz w:val="16"/>
          <w:szCs w:val="24"/>
        </w:rPr>
        <w:t>, vol. 15, pp. 67–75, 2012.</w:t>
      </w:r>
    </w:p>
    <w:p w14:paraId="57B1759A"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7]</w:t>
      </w:r>
      <w:r w:rsidRPr="00BD00DA">
        <w:rPr>
          <w:noProof/>
          <w:sz w:val="16"/>
          <w:szCs w:val="24"/>
        </w:rPr>
        <w:tab/>
        <w:t xml:space="preserve">M. Guzek, D. Kliazovich, and P. Bouvry, “A Holistic Model for Resource Representation in Virtualized Cloud Computing Data Centers,” </w:t>
      </w:r>
      <w:r w:rsidRPr="00BD00DA">
        <w:rPr>
          <w:i/>
          <w:iCs/>
          <w:noProof/>
          <w:sz w:val="16"/>
          <w:szCs w:val="24"/>
        </w:rPr>
        <w:t>IEEE Int. Conf. Cloud Comput. Technol. Sci.</w:t>
      </w:r>
      <w:r w:rsidRPr="00BD00DA">
        <w:rPr>
          <w:noProof/>
          <w:sz w:val="16"/>
          <w:szCs w:val="24"/>
        </w:rPr>
        <w:t>, pp. 590–598, 2013.</w:t>
      </w:r>
    </w:p>
    <w:p w14:paraId="4DF97334"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8]</w:t>
      </w:r>
      <w:r w:rsidRPr="00BD00DA">
        <w:rPr>
          <w:noProof/>
          <w:sz w:val="16"/>
          <w:szCs w:val="24"/>
        </w:rPr>
        <w:tab/>
        <w:t>P. Bouvry and B. Service, “Review Article A Survey of Evolutionary Computation for Resource Management of Processing in Cloud Computing,” no. may, pp. 53–67, 2015.</w:t>
      </w:r>
    </w:p>
    <w:p w14:paraId="75C57F0F"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9]</w:t>
      </w:r>
      <w:r w:rsidRPr="00BD00DA">
        <w:rPr>
          <w:noProof/>
          <w:sz w:val="16"/>
          <w:szCs w:val="24"/>
        </w:rPr>
        <w:tab/>
        <w:t xml:space="preserve">C. Chen, J. Liu, Y. Wen, and J. Chen, “CCIS 495 - Research on Workflow Scheduling Algorithms in the Cloud,” </w:t>
      </w:r>
      <w:r w:rsidRPr="00BD00DA">
        <w:rPr>
          <w:i/>
          <w:iCs/>
          <w:noProof/>
          <w:sz w:val="16"/>
          <w:szCs w:val="24"/>
        </w:rPr>
        <w:t>Ccis</w:t>
      </w:r>
      <w:r w:rsidRPr="00BD00DA">
        <w:rPr>
          <w:noProof/>
          <w:sz w:val="16"/>
          <w:szCs w:val="24"/>
        </w:rPr>
        <w:t>, vol. 495, pp. 35–48, 2015.</w:t>
      </w:r>
    </w:p>
    <w:p w14:paraId="34A8553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0]</w:t>
      </w:r>
      <w:r w:rsidRPr="00BD00DA">
        <w:rPr>
          <w:noProof/>
          <w:sz w:val="16"/>
          <w:szCs w:val="24"/>
        </w:rPr>
        <w:tab/>
        <w:t xml:space="preserve">D. Kliazovich, J. E. Pecero, A. Tchernykh, P. Bouvry, S. U. Khan, and A. Y. Zomaya, “CA-DAG: Modeling Communication-Aware Applications for Scheduling in Cloud Computing,” </w:t>
      </w:r>
      <w:r w:rsidRPr="00BD00DA">
        <w:rPr>
          <w:i/>
          <w:iCs/>
          <w:noProof/>
          <w:sz w:val="16"/>
          <w:szCs w:val="24"/>
        </w:rPr>
        <w:t>J. Grid Comput.</w:t>
      </w:r>
      <w:r w:rsidRPr="00BD00DA">
        <w:rPr>
          <w:noProof/>
          <w:sz w:val="16"/>
          <w:szCs w:val="24"/>
        </w:rPr>
        <w:t>, 2015.</w:t>
      </w:r>
    </w:p>
    <w:p w14:paraId="38DAE97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1]</w:t>
      </w:r>
      <w:r w:rsidRPr="00BD00DA">
        <w:rPr>
          <w:noProof/>
          <w:sz w:val="16"/>
          <w:szCs w:val="24"/>
        </w:rPr>
        <w:tab/>
        <w:t xml:space="preserve">A. Hirales-Carbajal, A. Tchernykh, R. Yahyapour, J.-L. Gonzalez-Garcia, T. Roblitz, and J. M. Ramirez-Alcaraz, “Multiple workflow scheduling strategies with user run time estimates on a Grid,” </w:t>
      </w:r>
      <w:r w:rsidRPr="00BD00DA">
        <w:rPr>
          <w:i/>
          <w:iCs/>
          <w:noProof/>
          <w:sz w:val="16"/>
          <w:szCs w:val="24"/>
        </w:rPr>
        <w:t>J. Grid Comput.</w:t>
      </w:r>
      <w:r w:rsidRPr="00BD00DA">
        <w:rPr>
          <w:noProof/>
          <w:sz w:val="16"/>
          <w:szCs w:val="24"/>
        </w:rPr>
        <w:t>, vol. 10, no. 2, pp. 325–346, 2012.</w:t>
      </w:r>
    </w:p>
    <w:p w14:paraId="413C42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2]</w:t>
      </w:r>
      <w:r w:rsidRPr="00BD00DA">
        <w:rPr>
          <w:noProof/>
          <w:sz w:val="16"/>
          <w:szCs w:val="24"/>
        </w:rPr>
        <w:tab/>
        <w:t xml:space="preserve">A. Tchernykh, L. Lozano, U. Schwiegelshohn, P. Bouvry, J. E. Pecero, S. Nesmachnow, and A. Y. Drozdov, “Online Bi-Objective Scheduling for IaaS Clouds Ensuring Quality of Service,” </w:t>
      </w:r>
      <w:r w:rsidRPr="00BD00DA">
        <w:rPr>
          <w:i/>
          <w:iCs/>
          <w:noProof/>
          <w:sz w:val="16"/>
          <w:szCs w:val="24"/>
        </w:rPr>
        <w:t>J. Grid Comput.</w:t>
      </w:r>
      <w:r w:rsidRPr="00BD00DA">
        <w:rPr>
          <w:noProof/>
          <w:sz w:val="16"/>
          <w:szCs w:val="24"/>
        </w:rPr>
        <w:t>, 2015.</w:t>
      </w:r>
    </w:p>
    <w:p w14:paraId="3FD28C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3]</w:t>
      </w:r>
      <w:r w:rsidRPr="00BD00DA">
        <w:rPr>
          <w:noProof/>
          <w:sz w:val="16"/>
          <w:szCs w:val="24"/>
        </w:rPr>
        <w:tab/>
        <w:t xml:space="preserve">J. Yu, R. Buyya, and K. Ramamohanarao, “Workflow Scheduling Algorithms for Grid Computing,” </w:t>
      </w:r>
      <w:r w:rsidRPr="00BD00DA">
        <w:rPr>
          <w:i/>
          <w:iCs/>
          <w:noProof/>
          <w:sz w:val="16"/>
          <w:szCs w:val="24"/>
        </w:rPr>
        <w:t>Springer Berlin Heidelb.</w:t>
      </w:r>
      <w:r w:rsidRPr="00BD00DA">
        <w:rPr>
          <w:noProof/>
          <w:sz w:val="16"/>
          <w:szCs w:val="24"/>
        </w:rPr>
        <w:t>, vol. 146, pp. 173–214, 2008.</w:t>
      </w:r>
    </w:p>
    <w:p w14:paraId="0B6772F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4]</w:t>
      </w:r>
      <w:r w:rsidRPr="00BD00DA">
        <w:rPr>
          <w:noProof/>
          <w:sz w:val="16"/>
          <w:szCs w:val="24"/>
        </w:rPr>
        <w:tab/>
        <w:t xml:space="preserve">L. B. Sokolinsky and A. V. Shamakina, “Methods of resource management in problem-oriented computing environment,” </w:t>
      </w:r>
      <w:r w:rsidRPr="00BD00DA">
        <w:rPr>
          <w:i/>
          <w:iCs/>
          <w:noProof/>
          <w:sz w:val="16"/>
          <w:szCs w:val="24"/>
        </w:rPr>
        <w:t>Program. Comput. Softw.</w:t>
      </w:r>
      <w:r w:rsidRPr="00BD00DA">
        <w:rPr>
          <w:noProof/>
          <w:sz w:val="16"/>
          <w:szCs w:val="24"/>
        </w:rPr>
        <w:t>, vol. 42, no. 1, pp. 17–26, 2016.</w:t>
      </w:r>
    </w:p>
    <w:p w14:paraId="1AB3255C"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5]</w:t>
      </w:r>
      <w:r w:rsidRPr="00BD00DA">
        <w:rPr>
          <w:noProof/>
          <w:sz w:val="16"/>
          <w:szCs w:val="24"/>
        </w:rPr>
        <w:tab/>
        <w:t xml:space="preserve">J. J. Dongarra, P. Luszczek, and A. Petite, “The LINPACK benchmark: Past, present and future,” </w:t>
      </w:r>
      <w:r w:rsidRPr="00BD00DA">
        <w:rPr>
          <w:i/>
          <w:iCs/>
          <w:noProof/>
          <w:sz w:val="16"/>
          <w:szCs w:val="24"/>
        </w:rPr>
        <w:t>Concurr. Comput. Pract. Exp.</w:t>
      </w:r>
      <w:r w:rsidRPr="00BD00DA">
        <w:rPr>
          <w:noProof/>
          <w:sz w:val="16"/>
          <w:szCs w:val="24"/>
        </w:rPr>
        <w:t>, vol. 15, no. 9, pp. 803–820, 2003.</w:t>
      </w:r>
    </w:p>
    <w:p w14:paraId="65ACFEE8" w14:textId="77777777" w:rsidR="00BD00DA" w:rsidRPr="00BD00DA" w:rsidRDefault="00BD00DA" w:rsidP="00BD00DA">
      <w:pPr>
        <w:widowControl w:val="0"/>
        <w:autoSpaceDE w:val="0"/>
        <w:autoSpaceDN w:val="0"/>
        <w:adjustRightInd w:val="0"/>
        <w:ind w:left="640" w:hanging="640"/>
        <w:rPr>
          <w:noProof/>
          <w:sz w:val="16"/>
        </w:rPr>
      </w:pPr>
      <w:r w:rsidRPr="00BD00DA">
        <w:rPr>
          <w:noProof/>
          <w:sz w:val="16"/>
          <w:szCs w:val="24"/>
        </w:rPr>
        <w:t>[16]</w:t>
      </w:r>
      <w:r w:rsidRPr="00BD00DA">
        <w:rPr>
          <w:noProof/>
          <w:sz w:val="16"/>
          <w:szCs w:val="24"/>
        </w:rPr>
        <w:tab/>
        <w:t>“WPrime Systems. Super PI. 2013.” [Online]. Available: http://www.superpi.net/ . [Accessed: 14-Nov-2015].</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1033"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lastRenderedPageBreak/>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033"/>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 xml:space="preserve">2013 36th International Convention on Information </w:t>
      </w:r>
      <w:r>
        <w:rPr>
          <w:i/>
          <w:iCs/>
        </w:rPr>
        <w:lastRenderedPageBreak/>
        <w:t>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1034" w:name="_Ref378182524"/>
      <w:r>
        <w:t xml:space="preserve">J. Rhoton and R. Haukioja, </w:t>
      </w:r>
      <w:r>
        <w:rPr>
          <w:i/>
          <w:iCs/>
        </w:rPr>
        <w:t>Cloud Computing Architected: Solution Design Handbook</w:t>
      </w:r>
      <w:r>
        <w:t>. Recursive, Limited, 2011</w:t>
      </w:r>
      <w:r w:rsidR="0074504D" w:rsidRPr="008D3A76">
        <w:t>.</w:t>
      </w:r>
      <w:bookmarkEnd w:id="1034"/>
    </w:p>
    <w:p w14:paraId="082B60EA" w14:textId="77777777" w:rsidR="0074504D" w:rsidRPr="008D3A76" w:rsidRDefault="009F5546" w:rsidP="00BD6E2F">
      <w:pPr>
        <w:pStyle w:val="references"/>
        <w:ind w:left="284" w:hanging="284"/>
      </w:pPr>
      <w:bookmarkStart w:id="1035" w:name="_Ref378182352"/>
      <w:r>
        <w:t xml:space="preserve">L. M. Vaquero, L. Rodero-Merino, J. Caceres, and M. Lindner, “A break in the clouds,” </w:t>
      </w:r>
      <w:r>
        <w:rPr>
          <w:i/>
          <w:iCs/>
        </w:rPr>
        <w:t>ACM SIGCOMM Comput. Commun. Rev.</w:t>
      </w:r>
      <w:r>
        <w:t>, vol. 39, no. 1, p. 50, 2008.</w:t>
      </w:r>
      <w:r w:rsidR="0074504D" w:rsidRPr="008D3A76">
        <w:t>.</w:t>
      </w:r>
      <w:bookmarkEnd w:id="1035"/>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Arial">
    <w:panose1 w:val="020B0604020202020204"/>
    <w:charset w:val="CC"/>
    <w:family w:val="swiss"/>
    <w:pitch w:val="variable"/>
    <w:sig w:usb0="E0002E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5"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1"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4"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6"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8"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0"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4"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1"/>
  </w:num>
  <w:num w:numId="2">
    <w:abstractNumId w:val="8"/>
  </w:num>
  <w:num w:numId="3">
    <w:abstractNumId w:val="15"/>
  </w:num>
  <w:num w:numId="4">
    <w:abstractNumId w:val="4"/>
  </w:num>
  <w:num w:numId="5">
    <w:abstractNumId w:val="20"/>
  </w:num>
  <w:num w:numId="6">
    <w:abstractNumId w:val="17"/>
  </w:num>
  <w:num w:numId="7">
    <w:abstractNumId w:val="22"/>
  </w:num>
  <w:num w:numId="8">
    <w:abstractNumId w:val="11"/>
  </w:num>
  <w:num w:numId="9">
    <w:abstractNumId w:val="1"/>
  </w:num>
  <w:num w:numId="10">
    <w:abstractNumId w:val="16"/>
  </w:num>
  <w:num w:numId="11">
    <w:abstractNumId w:val="18"/>
  </w:num>
  <w:num w:numId="12">
    <w:abstractNumId w:val="7"/>
  </w:num>
  <w:num w:numId="13">
    <w:abstractNumId w:val="8"/>
  </w:num>
  <w:num w:numId="14">
    <w:abstractNumId w:val="12"/>
  </w:num>
  <w:num w:numId="15">
    <w:abstractNumId w:val="9"/>
  </w:num>
  <w:num w:numId="16">
    <w:abstractNumId w:val="6"/>
  </w:num>
  <w:num w:numId="17">
    <w:abstractNumId w:val="14"/>
  </w:num>
  <w:num w:numId="18">
    <w:abstractNumId w:val="23"/>
  </w:num>
  <w:num w:numId="19">
    <w:abstractNumId w:val="24"/>
  </w:num>
  <w:num w:numId="20">
    <w:abstractNumId w:val="13"/>
  </w:num>
  <w:num w:numId="21">
    <w:abstractNumId w:val="19"/>
  </w:num>
  <w:num w:numId="22">
    <w:abstractNumId w:val="10"/>
  </w:num>
  <w:num w:numId="23">
    <w:abstractNumId w:val="2"/>
  </w:num>
  <w:num w:numId="24">
    <w:abstractNumId w:val="3"/>
  </w:num>
  <w:num w:numId="25">
    <w:abstractNumId w:val="8"/>
  </w:num>
  <w:num w:numId="26">
    <w:abstractNumId w:val="0"/>
  </w:num>
  <w:num w:numId="27">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leb Radchenko">
    <w15:presenceInfo w15:providerId="Windows Live" w15:userId="bad9d3952885e633"/>
  </w15:person>
  <w15:person w15:author="kwadraterry">
    <w15:presenceInfo w15:providerId="None" w15:userId="kwadrate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ru-RU" w:vendorID="64" w:dllVersion="131078" w:nlCheck="1" w:checkStyle="0"/>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7C97"/>
    <w:rsid w:val="001C4936"/>
    <w:rsid w:val="001D4C99"/>
    <w:rsid w:val="001D644B"/>
    <w:rsid w:val="001F2C02"/>
    <w:rsid w:val="00205F36"/>
    <w:rsid w:val="00210D93"/>
    <w:rsid w:val="002371FB"/>
    <w:rsid w:val="00254E10"/>
    <w:rsid w:val="00267D0F"/>
    <w:rsid w:val="00292ACF"/>
    <w:rsid w:val="00294524"/>
    <w:rsid w:val="002D1D9A"/>
    <w:rsid w:val="003008EB"/>
    <w:rsid w:val="00303AB7"/>
    <w:rsid w:val="00341FAD"/>
    <w:rsid w:val="003568CB"/>
    <w:rsid w:val="003578D0"/>
    <w:rsid w:val="003711BE"/>
    <w:rsid w:val="00393433"/>
    <w:rsid w:val="00393771"/>
    <w:rsid w:val="003D3C38"/>
    <w:rsid w:val="003D6CB6"/>
    <w:rsid w:val="003E46C0"/>
    <w:rsid w:val="003E70F3"/>
    <w:rsid w:val="00434A49"/>
    <w:rsid w:val="0044117A"/>
    <w:rsid w:val="004423DF"/>
    <w:rsid w:val="00455003"/>
    <w:rsid w:val="00495179"/>
    <w:rsid w:val="004B21A7"/>
    <w:rsid w:val="004F62D1"/>
    <w:rsid w:val="00517886"/>
    <w:rsid w:val="00536337"/>
    <w:rsid w:val="005472F8"/>
    <w:rsid w:val="00563F88"/>
    <w:rsid w:val="005806C0"/>
    <w:rsid w:val="00595007"/>
    <w:rsid w:val="0059721C"/>
    <w:rsid w:val="005A56B8"/>
    <w:rsid w:val="005E0B99"/>
    <w:rsid w:val="00603B11"/>
    <w:rsid w:val="006401A9"/>
    <w:rsid w:val="00655715"/>
    <w:rsid w:val="00673B25"/>
    <w:rsid w:val="0069098F"/>
    <w:rsid w:val="00692FE7"/>
    <w:rsid w:val="006A3F8A"/>
    <w:rsid w:val="006A62C0"/>
    <w:rsid w:val="006B56FC"/>
    <w:rsid w:val="006C6071"/>
    <w:rsid w:val="006C7320"/>
    <w:rsid w:val="006F3F67"/>
    <w:rsid w:val="00701FF8"/>
    <w:rsid w:val="00732E85"/>
    <w:rsid w:val="0074504D"/>
    <w:rsid w:val="00764FE5"/>
    <w:rsid w:val="00783A99"/>
    <w:rsid w:val="00794F77"/>
    <w:rsid w:val="007A1CE1"/>
    <w:rsid w:val="00822DC3"/>
    <w:rsid w:val="00834D7C"/>
    <w:rsid w:val="00846DE1"/>
    <w:rsid w:val="00867374"/>
    <w:rsid w:val="008762C6"/>
    <w:rsid w:val="00894469"/>
    <w:rsid w:val="008D3A76"/>
    <w:rsid w:val="008E41C7"/>
    <w:rsid w:val="008F2255"/>
    <w:rsid w:val="00905539"/>
    <w:rsid w:val="00912235"/>
    <w:rsid w:val="009175C1"/>
    <w:rsid w:val="009222ED"/>
    <w:rsid w:val="00926A11"/>
    <w:rsid w:val="009823D7"/>
    <w:rsid w:val="0099268F"/>
    <w:rsid w:val="0099508F"/>
    <w:rsid w:val="00995450"/>
    <w:rsid w:val="009C0360"/>
    <w:rsid w:val="009F5546"/>
    <w:rsid w:val="009F6161"/>
    <w:rsid w:val="00A56F2F"/>
    <w:rsid w:val="00A61992"/>
    <w:rsid w:val="00A62155"/>
    <w:rsid w:val="00A82206"/>
    <w:rsid w:val="00A85B3D"/>
    <w:rsid w:val="00A910A5"/>
    <w:rsid w:val="00A93D66"/>
    <w:rsid w:val="00A94A64"/>
    <w:rsid w:val="00AC0FD1"/>
    <w:rsid w:val="00AD3EA9"/>
    <w:rsid w:val="00AD428F"/>
    <w:rsid w:val="00AF37BF"/>
    <w:rsid w:val="00B0372D"/>
    <w:rsid w:val="00B06C97"/>
    <w:rsid w:val="00B160EB"/>
    <w:rsid w:val="00B4141B"/>
    <w:rsid w:val="00B60388"/>
    <w:rsid w:val="00B835C7"/>
    <w:rsid w:val="00B92659"/>
    <w:rsid w:val="00BA4E77"/>
    <w:rsid w:val="00BA61C6"/>
    <w:rsid w:val="00BB516B"/>
    <w:rsid w:val="00BD00DA"/>
    <w:rsid w:val="00BD16C9"/>
    <w:rsid w:val="00BD1D34"/>
    <w:rsid w:val="00BD6E2F"/>
    <w:rsid w:val="00BF68D8"/>
    <w:rsid w:val="00C001FE"/>
    <w:rsid w:val="00C06A8A"/>
    <w:rsid w:val="00C16D14"/>
    <w:rsid w:val="00C325D4"/>
    <w:rsid w:val="00C427B4"/>
    <w:rsid w:val="00C45A80"/>
    <w:rsid w:val="00C4628E"/>
    <w:rsid w:val="00C50F3C"/>
    <w:rsid w:val="00C63590"/>
    <w:rsid w:val="00CA4ECC"/>
    <w:rsid w:val="00CC2B7A"/>
    <w:rsid w:val="00CD21B8"/>
    <w:rsid w:val="00CF6D1D"/>
    <w:rsid w:val="00D06E5E"/>
    <w:rsid w:val="00D17A00"/>
    <w:rsid w:val="00D40233"/>
    <w:rsid w:val="00D41014"/>
    <w:rsid w:val="00D661FB"/>
    <w:rsid w:val="00D94479"/>
    <w:rsid w:val="00DB3ECF"/>
    <w:rsid w:val="00DB560C"/>
    <w:rsid w:val="00DB700E"/>
    <w:rsid w:val="00DC24A6"/>
    <w:rsid w:val="00DD18E0"/>
    <w:rsid w:val="00DD2CA5"/>
    <w:rsid w:val="00DE45BB"/>
    <w:rsid w:val="00DF53D6"/>
    <w:rsid w:val="00E04709"/>
    <w:rsid w:val="00E36F57"/>
    <w:rsid w:val="00E52401"/>
    <w:rsid w:val="00E5418D"/>
    <w:rsid w:val="00E6677A"/>
    <w:rsid w:val="00E9503E"/>
    <w:rsid w:val="00EA4E86"/>
    <w:rsid w:val="00ED4C82"/>
    <w:rsid w:val="00EE50F2"/>
    <w:rsid w:val="00EF4D33"/>
    <w:rsid w:val="00F044F2"/>
    <w:rsid w:val="00F07A25"/>
    <w:rsid w:val="00F4559F"/>
    <w:rsid w:val="00F827D9"/>
    <w:rsid w:val="00FB748C"/>
    <w:rsid w:val="00FC2AAB"/>
    <w:rsid w:val="00FD37F0"/>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BDBF3-5A6F-4432-B2A0-77A278520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6</TotalTime>
  <Pages>8</Pages>
  <Words>11318</Words>
  <Characters>64516</Characters>
  <Application>Microsoft Office Word</Application>
  <DocSecurity>0</DocSecurity>
  <Lines>537</Lines>
  <Paragraphs>15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kwadraterry</cp:lastModifiedBy>
  <cp:revision>19</cp:revision>
  <cp:lastPrinted>2016-02-07T21:27:00Z</cp:lastPrinted>
  <dcterms:created xsi:type="dcterms:W3CDTF">2015-12-28T14:25:00Z</dcterms:created>
  <dcterms:modified xsi:type="dcterms:W3CDTF">2016-02-19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